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31961C" w14:textId="77777777" w:rsidR="002874C3" w:rsidRDefault="002874C3" w:rsidP="005C4B6E">
      <w:pPr>
        <w:ind w:firstLine="0"/>
        <w:contextualSpacing/>
        <w:jc w:val="center"/>
        <w:rPr>
          <w:rFonts w:eastAsia="SimSun"/>
          <w:kern w:val="24"/>
          <w:lang w:eastAsia="ja-JP"/>
        </w:rPr>
      </w:pPr>
    </w:p>
    <w:p w14:paraId="0253F0E3" w14:textId="77777777" w:rsidR="009F44FC" w:rsidRDefault="009F44FC" w:rsidP="005C4B6E">
      <w:pPr>
        <w:ind w:firstLine="0"/>
        <w:contextualSpacing/>
        <w:jc w:val="center"/>
        <w:rPr>
          <w:rFonts w:eastAsia="SimSun"/>
          <w:kern w:val="24"/>
          <w:lang w:eastAsia="ja-JP"/>
        </w:rPr>
      </w:pPr>
    </w:p>
    <w:p w14:paraId="4584E492" w14:textId="77777777" w:rsidR="009F44FC" w:rsidRDefault="009F44FC" w:rsidP="005C4B6E">
      <w:pPr>
        <w:ind w:firstLine="0"/>
        <w:contextualSpacing/>
        <w:jc w:val="center"/>
        <w:rPr>
          <w:rFonts w:eastAsia="SimSun"/>
          <w:kern w:val="24"/>
          <w:lang w:eastAsia="ja-JP"/>
        </w:rPr>
      </w:pPr>
    </w:p>
    <w:p w14:paraId="6D1E7361" w14:textId="77777777" w:rsidR="009F44FC" w:rsidRDefault="009F44FC" w:rsidP="005C4B6E">
      <w:pPr>
        <w:ind w:firstLine="0"/>
        <w:contextualSpacing/>
        <w:jc w:val="center"/>
        <w:rPr>
          <w:rFonts w:eastAsia="SimSun"/>
          <w:kern w:val="24"/>
          <w:lang w:eastAsia="ja-JP"/>
        </w:rPr>
      </w:pPr>
    </w:p>
    <w:p w14:paraId="7F40F100" w14:textId="77777777" w:rsidR="009F44FC" w:rsidRDefault="009F44FC" w:rsidP="005C4B6E">
      <w:pPr>
        <w:ind w:firstLine="0"/>
        <w:contextualSpacing/>
        <w:jc w:val="center"/>
        <w:rPr>
          <w:rFonts w:eastAsia="SimSun"/>
          <w:kern w:val="24"/>
          <w:lang w:eastAsia="ja-JP"/>
        </w:rPr>
      </w:pPr>
    </w:p>
    <w:p w14:paraId="049B998A" w14:textId="77777777" w:rsidR="009F44FC" w:rsidRDefault="009F44FC" w:rsidP="005C4B6E">
      <w:pPr>
        <w:ind w:firstLine="0"/>
        <w:contextualSpacing/>
        <w:jc w:val="center"/>
        <w:rPr>
          <w:rFonts w:eastAsia="SimSun"/>
          <w:kern w:val="24"/>
          <w:lang w:eastAsia="ja-JP"/>
        </w:rPr>
      </w:pPr>
    </w:p>
    <w:p w14:paraId="43DC5443" w14:textId="0A9C64B8" w:rsidR="00BA4810" w:rsidRPr="0030561F" w:rsidRDefault="003B2698" w:rsidP="005C4B6E">
      <w:pPr>
        <w:ind w:firstLine="0"/>
        <w:contextualSpacing/>
        <w:jc w:val="center"/>
        <w:rPr>
          <w:rFonts w:eastAsia="SimSun"/>
          <w:b/>
          <w:kern w:val="24"/>
          <w:lang w:eastAsia="ja-JP"/>
        </w:rPr>
      </w:pPr>
      <w:r w:rsidRPr="003B2698">
        <w:rPr>
          <w:rFonts w:eastAsia="SimSun"/>
          <w:b/>
          <w:kern w:val="24"/>
          <w:lang w:eastAsia="ja-JP"/>
        </w:rPr>
        <w:t xml:space="preserve">Pax </w:t>
      </w:r>
      <w:proofErr w:type="spellStart"/>
      <w:r w:rsidRPr="003B2698">
        <w:rPr>
          <w:rFonts w:eastAsia="SimSun"/>
          <w:b/>
          <w:kern w:val="24"/>
          <w:lang w:eastAsia="ja-JP"/>
        </w:rPr>
        <w:t>Mongolica</w:t>
      </w:r>
      <w:proofErr w:type="spellEnd"/>
      <w:r w:rsidRPr="003B2698">
        <w:rPr>
          <w:rFonts w:eastAsia="SimSun"/>
          <w:b/>
          <w:kern w:val="24"/>
          <w:lang w:eastAsia="ja-JP"/>
        </w:rPr>
        <w:t>: The Steppe Empire of the Mongols</w:t>
      </w:r>
    </w:p>
    <w:p w14:paraId="6E4CC00F" w14:textId="77777777" w:rsidR="0030561F" w:rsidRPr="00BA4810" w:rsidRDefault="0030561F" w:rsidP="005C4B6E">
      <w:pPr>
        <w:ind w:firstLine="0"/>
        <w:contextualSpacing/>
        <w:jc w:val="center"/>
        <w:rPr>
          <w:rFonts w:eastAsia="SimSun"/>
          <w:kern w:val="24"/>
          <w:lang w:eastAsia="ja-JP"/>
        </w:rPr>
      </w:pPr>
    </w:p>
    <w:p w14:paraId="1B44ECC8" w14:textId="3154329C" w:rsidR="00606533" w:rsidRPr="00606533" w:rsidRDefault="00606533" w:rsidP="005C4B6E">
      <w:pPr>
        <w:ind w:firstLine="0"/>
        <w:contextualSpacing/>
        <w:jc w:val="center"/>
        <w:rPr>
          <w:rFonts w:eastAsia="SimSun"/>
          <w:kern w:val="24"/>
          <w:lang w:eastAsia="ja-JP"/>
        </w:rPr>
      </w:pPr>
      <w:r>
        <w:rPr>
          <w:rFonts w:eastAsia="SimSun"/>
          <w:kern w:val="24"/>
          <w:lang w:eastAsia="ja-JP"/>
        </w:rPr>
        <w:t>Author Na</w:t>
      </w:r>
      <w:r w:rsidRPr="00606533">
        <w:rPr>
          <w:rFonts w:eastAsia="SimSun"/>
          <w:kern w:val="24"/>
          <w:lang w:eastAsia="ja-JP"/>
        </w:rPr>
        <w:t>me</w:t>
      </w:r>
    </w:p>
    <w:p w14:paraId="3E3C63C9" w14:textId="76BDAD52" w:rsidR="00606533" w:rsidRPr="00606533" w:rsidRDefault="00606533" w:rsidP="005C4B6E">
      <w:pPr>
        <w:ind w:firstLine="0"/>
        <w:contextualSpacing/>
        <w:jc w:val="center"/>
        <w:rPr>
          <w:rFonts w:eastAsia="SimSun"/>
          <w:kern w:val="24"/>
          <w:lang w:eastAsia="ja-JP"/>
        </w:rPr>
      </w:pPr>
      <w:r w:rsidRPr="00606533">
        <w:rPr>
          <w:rFonts w:eastAsia="SimSun"/>
          <w:kern w:val="24"/>
          <w:lang w:eastAsia="ja-JP"/>
        </w:rPr>
        <w:t xml:space="preserve">Institutional </w:t>
      </w:r>
      <w:r>
        <w:rPr>
          <w:rFonts w:eastAsia="SimSun"/>
          <w:kern w:val="24"/>
          <w:lang w:eastAsia="ja-JP"/>
        </w:rPr>
        <w:t>A</w:t>
      </w:r>
      <w:r w:rsidRPr="00606533">
        <w:rPr>
          <w:rFonts w:eastAsia="SimSun"/>
          <w:kern w:val="24"/>
          <w:lang w:eastAsia="ja-JP"/>
        </w:rPr>
        <w:t>ffiliation</w:t>
      </w:r>
    </w:p>
    <w:p w14:paraId="2DCCF987" w14:textId="5D69AA08" w:rsidR="00606533" w:rsidRPr="00606533" w:rsidRDefault="00606533" w:rsidP="005C4B6E">
      <w:pPr>
        <w:ind w:firstLine="0"/>
        <w:contextualSpacing/>
        <w:jc w:val="center"/>
        <w:rPr>
          <w:rFonts w:eastAsia="SimSun"/>
          <w:kern w:val="24"/>
          <w:lang w:eastAsia="ja-JP"/>
        </w:rPr>
      </w:pPr>
      <w:r>
        <w:rPr>
          <w:rFonts w:eastAsia="SimSun"/>
          <w:kern w:val="24"/>
          <w:lang w:eastAsia="ja-JP"/>
        </w:rPr>
        <w:t>Course Name and N</w:t>
      </w:r>
      <w:r w:rsidRPr="00606533">
        <w:rPr>
          <w:rFonts w:eastAsia="SimSun"/>
          <w:kern w:val="24"/>
          <w:lang w:eastAsia="ja-JP"/>
        </w:rPr>
        <w:t>umber</w:t>
      </w:r>
    </w:p>
    <w:p w14:paraId="2B8D6BEA" w14:textId="0AD6604E" w:rsidR="00606533" w:rsidRPr="00606533" w:rsidRDefault="00606533" w:rsidP="005C4B6E">
      <w:pPr>
        <w:ind w:firstLine="0"/>
        <w:contextualSpacing/>
        <w:jc w:val="center"/>
        <w:rPr>
          <w:rFonts w:eastAsia="SimSun"/>
          <w:kern w:val="24"/>
          <w:lang w:eastAsia="ja-JP"/>
        </w:rPr>
      </w:pPr>
      <w:r>
        <w:rPr>
          <w:rFonts w:eastAsia="SimSun"/>
          <w:kern w:val="24"/>
          <w:lang w:eastAsia="ja-JP"/>
        </w:rPr>
        <w:t>Instructor N</w:t>
      </w:r>
      <w:r w:rsidRPr="00606533">
        <w:rPr>
          <w:rFonts w:eastAsia="SimSun"/>
          <w:kern w:val="24"/>
          <w:lang w:eastAsia="ja-JP"/>
        </w:rPr>
        <w:t>ame</w:t>
      </w:r>
    </w:p>
    <w:p w14:paraId="22373E27" w14:textId="6B71A880" w:rsidR="00BA4810" w:rsidRDefault="00606533" w:rsidP="005C4B6E">
      <w:pPr>
        <w:ind w:firstLine="0"/>
        <w:contextualSpacing/>
        <w:jc w:val="center"/>
        <w:rPr>
          <w:rFonts w:eastAsia="SimSun"/>
          <w:kern w:val="24"/>
          <w:lang w:eastAsia="ja-JP"/>
        </w:rPr>
      </w:pPr>
      <w:r w:rsidRPr="00606533">
        <w:rPr>
          <w:rFonts w:eastAsia="SimSun"/>
          <w:kern w:val="24"/>
          <w:lang w:eastAsia="ja-JP"/>
        </w:rPr>
        <w:t>Date</w:t>
      </w:r>
    </w:p>
    <w:p w14:paraId="3C5827AC" w14:textId="77777777" w:rsidR="00BA4810" w:rsidRDefault="00BA4810" w:rsidP="005C4B6E">
      <w:pPr>
        <w:ind w:firstLine="0"/>
        <w:contextualSpacing/>
        <w:jc w:val="center"/>
        <w:rPr>
          <w:rFonts w:eastAsia="SimSun"/>
          <w:kern w:val="24"/>
          <w:lang w:eastAsia="ja-JP"/>
        </w:rPr>
      </w:pPr>
    </w:p>
    <w:p w14:paraId="1CF6D298" w14:textId="77777777" w:rsidR="00BA4810" w:rsidRDefault="00BA4810" w:rsidP="005C4B6E">
      <w:pPr>
        <w:ind w:firstLine="0"/>
        <w:contextualSpacing/>
        <w:jc w:val="center"/>
        <w:rPr>
          <w:rFonts w:eastAsia="SimSun"/>
          <w:kern w:val="24"/>
          <w:lang w:eastAsia="ja-JP"/>
        </w:rPr>
      </w:pPr>
    </w:p>
    <w:p w14:paraId="43F9D448" w14:textId="77777777" w:rsidR="00BA4810" w:rsidRDefault="00BA4810" w:rsidP="005C4B6E">
      <w:pPr>
        <w:ind w:firstLine="0"/>
        <w:contextualSpacing/>
        <w:jc w:val="center"/>
        <w:rPr>
          <w:rFonts w:eastAsia="SimSun"/>
          <w:kern w:val="24"/>
          <w:lang w:eastAsia="ja-JP"/>
        </w:rPr>
      </w:pPr>
    </w:p>
    <w:p w14:paraId="6251976F" w14:textId="77777777" w:rsidR="00BA4810" w:rsidRDefault="00BA4810" w:rsidP="005C4B6E">
      <w:pPr>
        <w:ind w:firstLine="0"/>
        <w:contextualSpacing/>
        <w:jc w:val="center"/>
        <w:rPr>
          <w:rFonts w:eastAsia="SimSun"/>
          <w:kern w:val="24"/>
          <w:lang w:eastAsia="ja-JP"/>
        </w:rPr>
      </w:pPr>
    </w:p>
    <w:p w14:paraId="6BA59393" w14:textId="77777777" w:rsidR="00BA4810" w:rsidRPr="00BA4810" w:rsidRDefault="00D06935" w:rsidP="005C4B6E">
      <w:pPr>
        <w:ind w:firstLine="0"/>
        <w:rPr>
          <w:rFonts w:eastAsia="SimSun"/>
          <w:kern w:val="24"/>
          <w:lang w:eastAsia="ja-JP"/>
        </w:rPr>
      </w:pPr>
      <w:r w:rsidRPr="00BA4810">
        <w:rPr>
          <w:rFonts w:eastAsia="SimSun"/>
          <w:lang w:eastAsia="ja-JP"/>
        </w:rPr>
        <w:br w:type="page"/>
      </w:r>
    </w:p>
    <w:p w14:paraId="2C1F2344" w14:textId="1C1863C4" w:rsidR="002A2A03" w:rsidRPr="00AD46D4" w:rsidRDefault="002605F7" w:rsidP="005C4B6E">
      <w:pPr>
        <w:ind w:firstLine="0"/>
        <w:jc w:val="center"/>
        <w:rPr>
          <w:b/>
        </w:rPr>
      </w:pPr>
      <w:r w:rsidRPr="002605F7">
        <w:rPr>
          <w:b/>
        </w:rPr>
        <w:lastRenderedPageBreak/>
        <w:t xml:space="preserve">Pax </w:t>
      </w:r>
      <w:proofErr w:type="spellStart"/>
      <w:r w:rsidRPr="002605F7">
        <w:rPr>
          <w:b/>
        </w:rPr>
        <w:t>Mongolica</w:t>
      </w:r>
      <w:proofErr w:type="spellEnd"/>
      <w:r w:rsidRPr="002605F7">
        <w:rPr>
          <w:b/>
        </w:rPr>
        <w:t>: The Steppe Empire of the Mongols</w:t>
      </w:r>
    </w:p>
    <w:p w14:paraId="323B4930" w14:textId="77777777" w:rsidR="003B2698" w:rsidRPr="002605F7" w:rsidRDefault="003B2698" w:rsidP="003B2698">
      <w:pPr>
        <w:ind w:firstLine="0"/>
        <w:rPr>
          <w:b/>
        </w:rPr>
      </w:pPr>
      <w:r w:rsidRPr="002605F7">
        <w:rPr>
          <w:b/>
        </w:rPr>
        <w:t>What Is the Chapter About?</w:t>
      </w:r>
    </w:p>
    <w:p w14:paraId="4EBF7904" w14:textId="05B9E8FB" w:rsidR="00ED5FB6" w:rsidRDefault="00155FB0" w:rsidP="003B2698">
      <w:pPr>
        <w:rPr>
          <w:bCs/>
        </w:rPr>
      </w:pPr>
      <w:r w:rsidRPr="00155FB0">
        <w:rPr>
          <w:bCs/>
        </w:rPr>
        <w:t>Chapter 14 deals with one of the most transformative eras in history, spanning from 1000 to 1350 CE. It follows the political and social history of Eurasia during a period of upheaval, starting with the remains of the Tang dynasty in China, and ending with the emergence and subsequent destruction of the largest land empire the world had ever witnessed. Fundamentally, the chapter is about how the nomadic steppe peoples, long dismissed as peripheral to world civilization, came to re-invent the entire Eurasian continent under the leadership of Chinggis Khan and his heirs.</w:t>
      </w:r>
    </w:p>
    <w:p w14:paraId="53F5B507" w14:textId="77777777" w:rsidR="003B2698" w:rsidRPr="002605F7" w:rsidRDefault="003B2698" w:rsidP="003B2698">
      <w:pPr>
        <w:ind w:firstLine="0"/>
        <w:rPr>
          <w:b/>
        </w:rPr>
      </w:pPr>
      <w:r w:rsidRPr="002605F7">
        <w:rPr>
          <w:b/>
        </w:rPr>
        <w:t>Why Is the Chapter Important?</w:t>
      </w:r>
    </w:p>
    <w:p w14:paraId="58481B8B" w14:textId="3DDE38B9" w:rsidR="003B2698" w:rsidRDefault="00B35A61" w:rsidP="00F8585E">
      <w:pPr>
        <w:rPr>
          <w:bCs/>
        </w:rPr>
      </w:pPr>
      <w:r w:rsidRPr="00B35A61">
        <w:rPr>
          <w:bCs/>
        </w:rPr>
        <w:t xml:space="preserve">The chapter is historically important in the sense that it challenges the common notion that civilization could only develop through the urban society framework. The Mongols showed that nomadic people not only defeated established empires but also established systems of governance, trade, and law that had lasting influences around the world. The Pax </w:t>
      </w:r>
      <w:proofErr w:type="spellStart"/>
      <w:r w:rsidRPr="00B35A61">
        <w:rPr>
          <w:bCs/>
        </w:rPr>
        <w:t>Mongolica</w:t>
      </w:r>
      <w:proofErr w:type="spellEnd"/>
      <w:r w:rsidRPr="00B35A61">
        <w:rPr>
          <w:bCs/>
        </w:rPr>
        <w:t>, which is the era of relative peace, was imposed upon the Mongol-controlled territory of Eurasia, enabling one of the first intercontinental systems of trade, diplomacy and cultural flow. The exchanges of ideas, products and even diseases like the Black Death moved along these paths with unparalleled impact.</w:t>
      </w:r>
    </w:p>
    <w:p w14:paraId="1837246E" w14:textId="0BED0AAF" w:rsidR="009D7B57" w:rsidRPr="00F8585E" w:rsidRDefault="00F8585E" w:rsidP="005C4B6E">
      <w:pPr>
        <w:ind w:firstLine="0"/>
        <w:rPr>
          <w:b/>
        </w:rPr>
      </w:pPr>
      <w:r w:rsidRPr="00F8585E">
        <w:rPr>
          <w:b/>
        </w:rPr>
        <w:t>What Is This Section About?</w:t>
      </w:r>
    </w:p>
    <w:p w14:paraId="05A4F115" w14:textId="67E1B70C" w:rsidR="00F8585E" w:rsidRDefault="00032E80" w:rsidP="00F8585E">
      <w:pPr>
        <w:rPr>
          <w:bCs/>
        </w:rPr>
      </w:pPr>
      <w:r w:rsidRPr="00032E80">
        <w:rPr>
          <w:bCs/>
        </w:rPr>
        <w:t xml:space="preserve">Section 14.1 presents the picture of the world before it was conquered by the Mongols. It discusses the brilliant contributions made by the Song dynasty in agriculture, industrial development, and urbanization. The Song dynasty had cities of more than one million inhabitants, and its iron production surpassed that of industrial Britain. The section then moves </w:t>
      </w:r>
      <w:r w:rsidRPr="00032E80">
        <w:rPr>
          <w:bCs/>
        </w:rPr>
        <w:lastRenderedPageBreak/>
        <w:t>and explores north of China and how centuries of wars between the settled and nomadic civilizations resulted in the rise of Chinggis Khan as he united the warring clans through military innovation, social reformation and leadership which was built through loyalty rather than family ties.</w:t>
      </w:r>
    </w:p>
    <w:p w14:paraId="2B66FE74" w14:textId="77777777" w:rsidR="00F8585E" w:rsidRPr="00F8585E" w:rsidRDefault="00F8585E" w:rsidP="00F8585E">
      <w:pPr>
        <w:ind w:firstLine="0"/>
        <w:rPr>
          <w:b/>
        </w:rPr>
      </w:pPr>
      <w:r w:rsidRPr="00F8585E">
        <w:rPr>
          <w:b/>
        </w:rPr>
        <w:t>What Is the Most Interesting Part?</w:t>
      </w:r>
    </w:p>
    <w:p w14:paraId="11CEA3AF" w14:textId="09183F1F" w:rsidR="00F8585E" w:rsidRPr="009D7B57" w:rsidRDefault="00995723" w:rsidP="00F8585E">
      <w:pPr>
        <w:rPr>
          <w:bCs/>
        </w:rPr>
      </w:pPr>
      <w:r w:rsidRPr="00995723">
        <w:rPr>
          <w:bCs/>
        </w:rPr>
        <w:t>An interesting part of the section is how Temujin changed the traditional system of classes in the steppe society. He established a new social order and punished aristocratic bloodlines that opposed him. But on the other hand, he involved ordinary soldiers in his army and shared plunder with all parties involved. He created warrior groups of ten, hundreds, and thousands with oaths of allegiance instead of casual ties of ethnic or clan affiliation. Advancement to the top was hereditary, but was rather considered on merit and loyalty.</w:t>
      </w:r>
    </w:p>
    <w:p w14:paraId="378EFF15" w14:textId="5F82B647" w:rsidR="00D25E1F" w:rsidRPr="002605F7" w:rsidRDefault="00620C8D" w:rsidP="005C4B6E">
      <w:pPr>
        <w:ind w:firstLine="0"/>
        <w:rPr>
          <w:b/>
          <w:bCs/>
          <w:szCs w:val="20"/>
          <w:shd w:val="clear" w:color="auto" w:fill="FFFFFF"/>
        </w:rPr>
      </w:pPr>
      <w:r w:rsidRPr="002605F7">
        <w:rPr>
          <w:b/>
          <w:bCs/>
          <w:szCs w:val="20"/>
          <w:shd w:val="clear" w:color="auto" w:fill="FFFFFF"/>
        </w:rPr>
        <w:t>Key Quote from the Chapter</w:t>
      </w:r>
    </w:p>
    <w:p w14:paraId="43E1354A" w14:textId="455D7CC0" w:rsidR="00D25E1F" w:rsidRDefault="00995723" w:rsidP="002605F7">
      <w:pPr>
        <w:rPr>
          <w:szCs w:val="20"/>
          <w:shd w:val="clear" w:color="auto" w:fill="FFFFFF"/>
        </w:rPr>
      </w:pPr>
      <w:r w:rsidRPr="00995723">
        <w:rPr>
          <w:szCs w:val="20"/>
          <w:shd w:val="clear" w:color="auto" w:fill="FFFFFF"/>
        </w:rPr>
        <w:t>One interesting quote from section 14.1, which describes the attitude of the Song dynasty towards military strength, states</w:t>
      </w:r>
      <w:r w:rsidR="00C43AF9" w:rsidRPr="00C43AF9">
        <w:rPr>
          <w:szCs w:val="20"/>
          <w:shd w:val="clear" w:color="auto" w:fill="FFFFFF"/>
        </w:rPr>
        <w:t>:</w:t>
      </w:r>
      <w:r w:rsidR="00C43AF9">
        <w:rPr>
          <w:szCs w:val="20"/>
          <w:shd w:val="clear" w:color="auto" w:fill="FFFFFF"/>
        </w:rPr>
        <w:t xml:space="preserve"> </w:t>
      </w:r>
      <w:r w:rsidR="00620C8D" w:rsidRPr="00620C8D">
        <w:rPr>
          <w:szCs w:val="20"/>
          <w:shd w:val="clear" w:color="auto" w:fill="FFFFFF"/>
        </w:rPr>
        <w:t>"Do not waste good iron making nails; do not waste good men making soldiers"</w:t>
      </w:r>
      <w:r w:rsidR="00072EAE">
        <w:rPr>
          <w:szCs w:val="20"/>
          <w:shd w:val="clear" w:color="auto" w:fill="FFFFFF"/>
        </w:rPr>
        <w:t xml:space="preserve"> </w:t>
      </w:r>
      <w:r w:rsidR="002605F7">
        <w:rPr>
          <w:szCs w:val="20"/>
          <w:shd w:val="clear" w:color="auto" w:fill="FFFFFF"/>
        </w:rPr>
        <w:fldChar w:fldCharType="begin"/>
      </w:r>
      <w:r w:rsidR="00A339AE">
        <w:rPr>
          <w:szCs w:val="20"/>
          <w:shd w:val="clear" w:color="auto" w:fill="FFFFFF"/>
        </w:rPr>
        <w:instrText xml:space="preserve"> ADDIN ZOTERO_ITEM CSL_CITATION {"citationID":"aXN4iVNq","properties":{"formattedCitation":"(LibreTexts, 2025)","plainCitation":"(LibreTexts, 2025)","dontUpdate":true,"noteIndex":0},"citationItems":[{"id":6175,"uris":["http://zotero.org/users/local/1RuX6c0G/items/LXY5JNIS"],"itemData":{"id":6175,"type":"chapter","container-title":"World hitory volume 1: To 1500","publisher":"OpenStax","title":"Pax Mongolica: The Steppe Empire of the Mongols","author":[{"literal":"LibreTexts"}],"issued":{"date-parts":[["2025"]]}}}],"schema":"https://github.com/citation-style-language/schema/raw/master/csl-citation.json"} </w:instrText>
      </w:r>
      <w:r w:rsidR="002605F7">
        <w:rPr>
          <w:szCs w:val="20"/>
          <w:shd w:val="clear" w:color="auto" w:fill="FFFFFF"/>
        </w:rPr>
        <w:fldChar w:fldCharType="separate"/>
      </w:r>
      <w:r w:rsidR="002605F7" w:rsidRPr="002605F7">
        <w:t>(</w:t>
      </w:r>
      <w:proofErr w:type="spellStart"/>
      <w:r w:rsidR="002605F7" w:rsidRPr="002605F7">
        <w:t>LibreTexts</w:t>
      </w:r>
      <w:proofErr w:type="spellEnd"/>
      <w:r w:rsidR="002605F7" w:rsidRPr="002605F7">
        <w:t>, 2025</w:t>
      </w:r>
      <w:r w:rsidR="002605F7">
        <w:t>, p. 582</w:t>
      </w:r>
      <w:r w:rsidR="002605F7" w:rsidRPr="002605F7">
        <w:t>)</w:t>
      </w:r>
      <w:r w:rsidR="002605F7">
        <w:rPr>
          <w:szCs w:val="20"/>
          <w:shd w:val="clear" w:color="auto" w:fill="FFFFFF"/>
        </w:rPr>
        <w:fldChar w:fldCharType="end"/>
      </w:r>
      <w:r w:rsidR="00072EAE">
        <w:rPr>
          <w:szCs w:val="20"/>
          <w:shd w:val="clear" w:color="auto" w:fill="FFFFFF"/>
        </w:rPr>
        <w:t xml:space="preserve">. </w:t>
      </w:r>
      <w:r w:rsidR="00180801" w:rsidRPr="00180801">
        <w:rPr>
          <w:szCs w:val="20"/>
          <w:shd w:val="clear" w:color="auto" w:fill="FFFFFF"/>
        </w:rPr>
        <w:t>This quote reflects the irony embedded in the entire chapter. The Chinese elite had wealth, technology and a large population, which could be used to create a powerful military force, but the Confucian values of the Chinese elite led to a consciously constrained role and prestige of the military.</w:t>
      </w:r>
    </w:p>
    <w:p w14:paraId="1BC1B422" w14:textId="77777777" w:rsidR="00D25E1F" w:rsidRDefault="00D25E1F" w:rsidP="005C4B6E">
      <w:pPr>
        <w:ind w:firstLine="0"/>
        <w:rPr>
          <w:szCs w:val="20"/>
          <w:shd w:val="clear" w:color="auto" w:fill="FFFFFF"/>
        </w:rPr>
      </w:pPr>
    </w:p>
    <w:p w14:paraId="14900F76" w14:textId="75ADDF61" w:rsidR="006151D1" w:rsidRDefault="00D06935" w:rsidP="005C4B6E">
      <w:pPr>
        <w:ind w:firstLine="0"/>
        <w:rPr>
          <w:szCs w:val="20"/>
          <w:shd w:val="clear" w:color="auto" w:fill="FFFFFF"/>
        </w:rPr>
      </w:pPr>
      <w:r>
        <w:rPr>
          <w:szCs w:val="20"/>
          <w:shd w:val="clear" w:color="auto" w:fill="FFFFFF"/>
        </w:rPr>
        <w:br w:type="page"/>
      </w:r>
    </w:p>
    <w:p w14:paraId="2A5F9150" w14:textId="7F812221" w:rsidR="006151D1" w:rsidRDefault="00D06935" w:rsidP="005C4B6E">
      <w:pPr>
        <w:ind w:firstLine="0"/>
        <w:jc w:val="center"/>
        <w:rPr>
          <w:b/>
          <w:bCs/>
          <w:szCs w:val="20"/>
          <w:shd w:val="clear" w:color="auto" w:fill="FFFFFF"/>
        </w:rPr>
      </w:pPr>
      <w:r w:rsidRPr="006151D1">
        <w:rPr>
          <w:b/>
          <w:bCs/>
          <w:szCs w:val="20"/>
          <w:shd w:val="clear" w:color="auto" w:fill="FFFFFF"/>
        </w:rPr>
        <w:lastRenderedPageBreak/>
        <w:t>References</w:t>
      </w:r>
    </w:p>
    <w:p w14:paraId="5DDBE9EF" w14:textId="77777777" w:rsidR="00A339AE" w:rsidRPr="00A339AE" w:rsidRDefault="00A339AE" w:rsidP="00A339AE">
      <w:pPr>
        <w:pStyle w:val="Bibliography"/>
      </w:pPr>
      <w:r>
        <w:rPr>
          <w:szCs w:val="20"/>
          <w:shd w:val="clear" w:color="auto" w:fill="FFFFFF"/>
        </w:rPr>
        <w:fldChar w:fldCharType="begin"/>
      </w:r>
      <w:r>
        <w:rPr>
          <w:szCs w:val="20"/>
          <w:shd w:val="clear" w:color="auto" w:fill="FFFFFF"/>
        </w:rPr>
        <w:instrText xml:space="preserve"> ADDIN ZOTERO_BIBL {"uncited":[],"omitted":[],"custom":[]} CSL_BIBLIOGRAPHY </w:instrText>
      </w:r>
      <w:r>
        <w:rPr>
          <w:szCs w:val="20"/>
          <w:shd w:val="clear" w:color="auto" w:fill="FFFFFF"/>
        </w:rPr>
        <w:fldChar w:fldCharType="separate"/>
      </w:r>
      <w:proofErr w:type="spellStart"/>
      <w:r w:rsidRPr="00A339AE">
        <w:t>LibreTexts</w:t>
      </w:r>
      <w:proofErr w:type="spellEnd"/>
      <w:r w:rsidRPr="00A339AE">
        <w:t xml:space="preserve">. (2025). Pax </w:t>
      </w:r>
      <w:proofErr w:type="spellStart"/>
      <w:r w:rsidRPr="00A339AE">
        <w:t>Mongolica</w:t>
      </w:r>
      <w:proofErr w:type="spellEnd"/>
      <w:r w:rsidRPr="00A339AE">
        <w:t xml:space="preserve">: The Steppe Empire of the Mongols. In </w:t>
      </w:r>
      <w:r w:rsidRPr="00A339AE">
        <w:rPr>
          <w:i/>
          <w:iCs/>
        </w:rPr>
        <w:t xml:space="preserve">World </w:t>
      </w:r>
      <w:proofErr w:type="spellStart"/>
      <w:r w:rsidRPr="00A339AE">
        <w:rPr>
          <w:i/>
          <w:iCs/>
        </w:rPr>
        <w:t>hitory</w:t>
      </w:r>
      <w:proofErr w:type="spellEnd"/>
      <w:r w:rsidRPr="00A339AE">
        <w:rPr>
          <w:i/>
          <w:iCs/>
        </w:rPr>
        <w:t xml:space="preserve"> volume 1: To 1500</w:t>
      </w:r>
      <w:r w:rsidRPr="00A339AE">
        <w:t>. OpenStax.</w:t>
      </w:r>
    </w:p>
    <w:p w14:paraId="1807368A" w14:textId="3AE1BABF" w:rsidR="006151D1" w:rsidRPr="006151D1" w:rsidRDefault="00A339AE" w:rsidP="005C4B6E">
      <w:pPr>
        <w:ind w:firstLine="0"/>
        <w:rPr>
          <w:szCs w:val="20"/>
          <w:shd w:val="clear" w:color="auto" w:fill="FFFFFF"/>
        </w:rPr>
      </w:pPr>
      <w:r>
        <w:rPr>
          <w:szCs w:val="20"/>
          <w:shd w:val="clear" w:color="auto" w:fill="FFFFFF"/>
        </w:rPr>
        <w:fldChar w:fldCharType="end"/>
      </w:r>
    </w:p>
    <w:sectPr w:rsidR="006151D1" w:rsidRPr="006151D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6F00B" w14:textId="77777777" w:rsidR="00815509" w:rsidRDefault="00815509">
      <w:pPr>
        <w:spacing w:line="240" w:lineRule="auto"/>
      </w:pPr>
      <w:r>
        <w:separator/>
      </w:r>
    </w:p>
  </w:endnote>
  <w:endnote w:type="continuationSeparator" w:id="0">
    <w:p w14:paraId="074630FC" w14:textId="77777777" w:rsidR="00815509" w:rsidRDefault="008155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9830AE" w14:textId="77777777" w:rsidR="00815509" w:rsidRDefault="00815509">
      <w:pPr>
        <w:spacing w:line="240" w:lineRule="auto"/>
      </w:pPr>
      <w:r>
        <w:separator/>
      </w:r>
    </w:p>
  </w:footnote>
  <w:footnote w:type="continuationSeparator" w:id="0">
    <w:p w14:paraId="66B2D1D9" w14:textId="77777777" w:rsidR="00815509" w:rsidRDefault="008155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AC3F2"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AC010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50BA0"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942">
      <w:rPr>
        <w:rStyle w:val="PageNumber"/>
        <w:noProof/>
      </w:rPr>
      <w:t>2</w:t>
    </w:r>
    <w:r>
      <w:rPr>
        <w:rStyle w:val="PageNumber"/>
      </w:rPr>
      <w:fldChar w:fldCharType="end"/>
    </w:r>
  </w:p>
  <w:p w14:paraId="7BBBEC5D" w14:textId="1C5B3996" w:rsidR="002A2A03" w:rsidRDefault="00D06935">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4C4D1"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942">
      <w:rPr>
        <w:rStyle w:val="PageNumber"/>
        <w:noProof/>
      </w:rPr>
      <w:t>1</w:t>
    </w:r>
    <w:r>
      <w:rPr>
        <w:rStyle w:val="PageNumber"/>
      </w:rPr>
      <w:fldChar w:fldCharType="end"/>
    </w:r>
  </w:p>
  <w:p w14:paraId="514F671B" w14:textId="30403206" w:rsidR="002A2A03" w:rsidRDefault="00D06935">
    <w:pPr>
      <w:ind w:right="360" w:firstLine="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BC6D82"/>
    <w:multiLevelType w:val="hybridMultilevel"/>
    <w:tmpl w:val="67DE4B3C"/>
    <w:lvl w:ilvl="0" w:tplc="353E11D8">
      <w:start w:val="1"/>
      <w:numFmt w:val="decimal"/>
      <w:lvlText w:val="%1."/>
      <w:lvlJc w:val="left"/>
      <w:pPr>
        <w:ind w:left="720" w:hanging="360"/>
      </w:pPr>
      <w:rPr>
        <w:rFonts w:hint="default"/>
      </w:rPr>
    </w:lvl>
    <w:lvl w:ilvl="1" w:tplc="C7F8FD94" w:tentative="1">
      <w:start w:val="1"/>
      <w:numFmt w:val="lowerLetter"/>
      <w:lvlText w:val="%2."/>
      <w:lvlJc w:val="left"/>
      <w:pPr>
        <w:ind w:left="1440" w:hanging="360"/>
      </w:pPr>
    </w:lvl>
    <w:lvl w:ilvl="2" w:tplc="B9C09D9E" w:tentative="1">
      <w:start w:val="1"/>
      <w:numFmt w:val="lowerRoman"/>
      <w:lvlText w:val="%3."/>
      <w:lvlJc w:val="right"/>
      <w:pPr>
        <w:ind w:left="2160" w:hanging="180"/>
      </w:pPr>
    </w:lvl>
    <w:lvl w:ilvl="3" w:tplc="36E2091A" w:tentative="1">
      <w:start w:val="1"/>
      <w:numFmt w:val="decimal"/>
      <w:lvlText w:val="%4."/>
      <w:lvlJc w:val="left"/>
      <w:pPr>
        <w:ind w:left="2880" w:hanging="360"/>
      </w:pPr>
    </w:lvl>
    <w:lvl w:ilvl="4" w:tplc="8D2AE966" w:tentative="1">
      <w:start w:val="1"/>
      <w:numFmt w:val="lowerLetter"/>
      <w:lvlText w:val="%5."/>
      <w:lvlJc w:val="left"/>
      <w:pPr>
        <w:ind w:left="3600" w:hanging="360"/>
      </w:pPr>
    </w:lvl>
    <w:lvl w:ilvl="5" w:tplc="859C440A" w:tentative="1">
      <w:start w:val="1"/>
      <w:numFmt w:val="lowerRoman"/>
      <w:lvlText w:val="%6."/>
      <w:lvlJc w:val="right"/>
      <w:pPr>
        <w:ind w:left="4320" w:hanging="180"/>
      </w:pPr>
    </w:lvl>
    <w:lvl w:ilvl="6" w:tplc="BDDC4776" w:tentative="1">
      <w:start w:val="1"/>
      <w:numFmt w:val="decimal"/>
      <w:lvlText w:val="%7."/>
      <w:lvlJc w:val="left"/>
      <w:pPr>
        <w:ind w:left="5040" w:hanging="360"/>
      </w:pPr>
    </w:lvl>
    <w:lvl w:ilvl="7" w:tplc="F82449E6" w:tentative="1">
      <w:start w:val="1"/>
      <w:numFmt w:val="lowerLetter"/>
      <w:lvlText w:val="%8."/>
      <w:lvlJc w:val="left"/>
      <w:pPr>
        <w:ind w:left="5760" w:hanging="360"/>
      </w:pPr>
    </w:lvl>
    <w:lvl w:ilvl="8" w:tplc="60E23AE6" w:tentative="1">
      <w:start w:val="1"/>
      <w:numFmt w:val="lowerRoman"/>
      <w:lvlText w:val="%9."/>
      <w:lvlJc w:val="right"/>
      <w:pPr>
        <w:ind w:left="6480" w:hanging="180"/>
      </w:pPr>
    </w:lvl>
  </w:abstractNum>
  <w:abstractNum w:abstractNumId="1" w15:restartNumberingAfterBreak="0">
    <w:nsid w:val="55421535"/>
    <w:multiLevelType w:val="hybridMultilevel"/>
    <w:tmpl w:val="431E21F0"/>
    <w:lvl w:ilvl="0" w:tplc="52C82A48">
      <w:start w:val="1"/>
      <w:numFmt w:val="lowerLetter"/>
      <w:lvlText w:val="%1."/>
      <w:lvlJc w:val="left"/>
      <w:pPr>
        <w:ind w:left="720" w:hanging="360"/>
      </w:pPr>
      <w:rPr>
        <w:rFonts w:hint="default"/>
      </w:rPr>
    </w:lvl>
    <w:lvl w:ilvl="1" w:tplc="80BAE23E" w:tentative="1">
      <w:start w:val="1"/>
      <w:numFmt w:val="lowerLetter"/>
      <w:lvlText w:val="%2."/>
      <w:lvlJc w:val="left"/>
      <w:pPr>
        <w:ind w:left="1440" w:hanging="360"/>
      </w:pPr>
    </w:lvl>
    <w:lvl w:ilvl="2" w:tplc="272640AC" w:tentative="1">
      <w:start w:val="1"/>
      <w:numFmt w:val="lowerRoman"/>
      <w:lvlText w:val="%3."/>
      <w:lvlJc w:val="right"/>
      <w:pPr>
        <w:ind w:left="2160" w:hanging="180"/>
      </w:pPr>
    </w:lvl>
    <w:lvl w:ilvl="3" w:tplc="7E3E6D62" w:tentative="1">
      <w:start w:val="1"/>
      <w:numFmt w:val="decimal"/>
      <w:lvlText w:val="%4."/>
      <w:lvlJc w:val="left"/>
      <w:pPr>
        <w:ind w:left="2880" w:hanging="360"/>
      </w:pPr>
    </w:lvl>
    <w:lvl w:ilvl="4" w:tplc="E65C09AA" w:tentative="1">
      <w:start w:val="1"/>
      <w:numFmt w:val="lowerLetter"/>
      <w:lvlText w:val="%5."/>
      <w:lvlJc w:val="left"/>
      <w:pPr>
        <w:ind w:left="3600" w:hanging="360"/>
      </w:pPr>
    </w:lvl>
    <w:lvl w:ilvl="5" w:tplc="3CEC93BA" w:tentative="1">
      <w:start w:val="1"/>
      <w:numFmt w:val="lowerRoman"/>
      <w:lvlText w:val="%6."/>
      <w:lvlJc w:val="right"/>
      <w:pPr>
        <w:ind w:left="4320" w:hanging="180"/>
      </w:pPr>
    </w:lvl>
    <w:lvl w:ilvl="6" w:tplc="D22ED824" w:tentative="1">
      <w:start w:val="1"/>
      <w:numFmt w:val="decimal"/>
      <w:lvlText w:val="%7."/>
      <w:lvlJc w:val="left"/>
      <w:pPr>
        <w:ind w:left="5040" w:hanging="360"/>
      </w:pPr>
    </w:lvl>
    <w:lvl w:ilvl="7" w:tplc="5FDE66D6" w:tentative="1">
      <w:start w:val="1"/>
      <w:numFmt w:val="lowerLetter"/>
      <w:lvlText w:val="%8."/>
      <w:lvlJc w:val="left"/>
      <w:pPr>
        <w:ind w:left="5760" w:hanging="360"/>
      </w:pPr>
    </w:lvl>
    <w:lvl w:ilvl="8" w:tplc="861A360A" w:tentative="1">
      <w:start w:val="1"/>
      <w:numFmt w:val="lowerRoman"/>
      <w:lvlText w:val="%9."/>
      <w:lvlJc w:val="right"/>
      <w:pPr>
        <w:ind w:left="6480" w:hanging="180"/>
      </w:pPr>
    </w:lvl>
  </w:abstractNum>
  <w:abstractNum w:abstractNumId="2" w15:restartNumberingAfterBreak="0">
    <w:nsid w:val="6C426EC4"/>
    <w:multiLevelType w:val="hybridMultilevel"/>
    <w:tmpl w:val="2F147C1C"/>
    <w:lvl w:ilvl="0" w:tplc="9D44E8E4">
      <w:start w:val="1"/>
      <w:numFmt w:val="decimal"/>
      <w:lvlText w:val="%1."/>
      <w:lvlJc w:val="left"/>
      <w:pPr>
        <w:ind w:left="720" w:hanging="360"/>
      </w:pPr>
      <w:rPr>
        <w:rFonts w:hint="default"/>
      </w:rPr>
    </w:lvl>
    <w:lvl w:ilvl="1" w:tplc="F3CA20A6" w:tentative="1">
      <w:start w:val="1"/>
      <w:numFmt w:val="lowerLetter"/>
      <w:lvlText w:val="%2."/>
      <w:lvlJc w:val="left"/>
      <w:pPr>
        <w:ind w:left="1440" w:hanging="360"/>
      </w:pPr>
    </w:lvl>
    <w:lvl w:ilvl="2" w:tplc="C090E778" w:tentative="1">
      <w:start w:val="1"/>
      <w:numFmt w:val="lowerRoman"/>
      <w:lvlText w:val="%3."/>
      <w:lvlJc w:val="right"/>
      <w:pPr>
        <w:ind w:left="2160" w:hanging="180"/>
      </w:pPr>
    </w:lvl>
    <w:lvl w:ilvl="3" w:tplc="8DE4EF2C" w:tentative="1">
      <w:start w:val="1"/>
      <w:numFmt w:val="decimal"/>
      <w:lvlText w:val="%4."/>
      <w:lvlJc w:val="left"/>
      <w:pPr>
        <w:ind w:left="2880" w:hanging="360"/>
      </w:pPr>
    </w:lvl>
    <w:lvl w:ilvl="4" w:tplc="00F036A0" w:tentative="1">
      <w:start w:val="1"/>
      <w:numFmt w:val="lowerLetter"/>
      <w:lvlText w:val="%5."/>
      <w:lvlJc w:val="left"/>
      <w:pPr>
        <w:ind w:left="3600" w:hanging="360"/>
      </w:pPr>
    </w:lvl>
    <w:lvl w:ilvl="5" w:tplc="0AEEA3C4" w:tentative="1">
      <w:start w:val="1"/>
      <w:numFmt w:val="lowerRoman"/>
      <w:lvlText w:val="%6."/>
      <w:lvlJc w:val="right"/>
      <w:pPr>
        <w:ind w:left="4320" w:hanging="180"/>
      </w:pPr>
    </w:lvl>
    <w:lvl w:ilvl="6" w:tplc="3034A688" w:tentative="1">
      <w:start w:val="1"/>
      <w:numFmt w:val="decimal"/>
      <w:lvlText w:val="%7."/>
      <w:lvlJc w:val="left"/>
      <w:pPr>
        <w:ind w:left="5040" w:hanging="360"/>
      </w:pPr>
    </w:lvl>
    <w:lvl w:ilvl="7" w:tplc="48C63AA8" w:tentative="1">
      <w:start w:val="1"/>
      <w:numFmt w:val="lowerLetter"/>
      <w:lvlText w:val="%8."/>
      <w:lvlJc w:val="left"/>
      <w:pPr>
        <w:ind w:left="5760" w:hanging="360"/>
      </w:pPr>
    </w:lvl>
    <w:lvl w:ilvl="8" w:tplc="CD28106E" w:tentative="1">
      <w:start w:val="1"/>
      <w:numFmt w:val="lowerRoman"/>
      <w:lvlText w:val="%9."/>
      <w:lvlJc w:val="right"/>
      <w:pPr>
        <w:ind w:left="6480" w:hanging="180"/>
      </w:pPr>
    </w:lvl>
  </w:abstractNum>
  <w:num w:numId="1" w16cid:durableId="403336034">
    <w:abstractNumId w:val="2"/>
  </w:num>
  <w:num w:numId="2" w16cid:durableId="739786935">
    <w:abstractNumId w:val="0"/>
  </w:num>
  <w:num w:numId="3" w16cid:durableId="2763787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A0MzSwNDMzMTAxtzBU0lEKTi0uzszPAykwrQUAC8T3BSwAAAA="/>
  </w:docVars>
  <w:rsids>
    <w:rsidRoot w:val="00CF29F0"/>
    <w:rsid w:val="00001BD9"/>
    <w:rsid w:val="0000223D"/>
    <w:rsid w:val="00002DA1"/>
    <w:rsid w:val="00002E14"/>
    <w:rsid w:val="00003047"/>
    <w:rsid w:val="000048BA"/>
    <w:rsid w:val="0000793A"/>
    <w:rsid w:val="00012C97"/>
    <w:rsid w:val="00012E3F"/>
    <w:rsid w:val="00014906"/>
    <w:rsid w:val="00015DDD"/>
    <w:rsid w:val="00016F33"/>
    <w:rsid w:val="00017007"/>
    <w:rsid w:val="00030254"/>
    <w:rsid w:val="00032E80"/>
    <w:rsid w:val="000345D1"/>
    <w:rsid w:val="00035695"/>
    <w:rsid w:val="000357BB"/>
    <w:rsid w:val="00040314"/>
    <w:rsid w:val="000434D9"/>
    <w:rsid w:val="00044BFA"/>
    <w:rsid w:val="00045C71"/>
    <w:rsid w:val="00047AF7"/>
    <w:rsid w:val="0005018C"/>
    <w:rsid w:val="000511EF"/>
    <w:rsid w:val="00054292"/>
    <w:rsid w:val="00054B7F"/>
    <w:rsid w:val="0006084E"/>
    <w:rsid w:val="0006356C"/>
    <w:rsid w:val="00063E6C"/>
    <w:rsid w:val="000703E0"/>
    <w:rsid w:val="00070729"/>
    <w:rsid w:val="00071D0B"/>
    <w:rsid w:val="00072071"/>
    <w:rsid w:val="00072E73"/>
    <w:rsid w:val="00072EAE"/>
    <w:rsid w:val="00074E84"/>
    <w:rsid w:val="00075AEB"/>
    <w:rsid w:val="000766C3"/>
    <w:rsid w:val="00081988"/>
    <w:rsid w:val="00083824"/>
    <w:rsid w:val="00087F2E"/>
    <w:rsid w:val="00095CD5"/>
    <w:rsid w:val="00095FD6"/>
    <w:rsid w:val="00096B32"/>
    <w:rsid w:val="000978CF"/>
    <w:rsid w:val="000A0D74"/>
    <w:rsid w:val="000A1D0A"/>
    <w:rsid w:val="000A3926"/>
    <w:rsid w:val="000B0A32"/>
    <w:rsid w:val="000B19E2"/>
    <w:rsid w:val="000B1C36"/>
    <w:rsid w:val="000B464C"/>
    <w:rsid w:val="000B4EFD"/>
    <w:rsid w:val="000B511C"/>
    <w:rsid w:val="000B7139"/>
    <w:rsid w:val="000C22BB"/>
    <w:rsid w:val="000C5FF5"/>
    <w:rsid w:val="000C6C1D"/>
    <w:rsid w:val="000C79D3"/>
    <w:rsid w:val="000D0100"/>
    <w:rsid w:val="000D07F3"/>
    <w:rsid w:val="000D37DD"/>
    <w:rsid w:val="000D47F6"/>
    <w:rsid w:val="000D5181"/>
    <w:rsid w:val="000D61D2"/>
    <w:rsid w:val="000D6AED"/>
    <w:rsid w:val="000D781F"/>
    <w:rsid w:val="000E000E"/>
    <w:rsid w:val="000E222E"/>
    <w:rsid w:val="000E2365"/>
    <w:rsid w:val="000E289B"/>
    <w:rsid w:val="000E321F"/>
    <w:rsid w:val="000E44A5"/>
    <w:rsid w:val="000F1675"/>
    <w:rsid w:val="000F39D8"/>
    <w:rsid w:val="000F64EA"/>
    <w:rsid w:val="000F7582"/>
    <w:rsid w:val="000F7B4C"/>
    <w:rsid w:val="00101271"/>
    <w:rsid w:val="00101AE2"/>
    <w:rsid w:val="00101CAC"/>
    <w:rsid w:val="00105C86"/>
    <w:rsid w:val="0010694B"/>
    <w:rsid w:val="00110F18"/>
    <w:rsid w:val="00113748"/>
    <w:rsid w:val="00114B34"/>
    <w:rsid w:val="0011531A"/>
    <w:rsid w:val="001159A4"/>
    <w:rsid w:val="001162DF"/>
    <w:rsid w:val="00117425"/>
    <w:rsid w:val="00117BEA"/>
    <w:rsid w:val="00117D33"/>
    <w:rsid w:val="00117DE1"/>
    <w:rsid w:val="00121CEA"/>
    <w:rsid w:val="00121E9E"/>
    <w:rsid w:val="0012448E"/>
    <w:rsid w:val="00125C71"/>
    <w:rsid w:val="00131A9D"/>
    <w:rsid w:val="001335E1"/>
    <w:rsid w:val="0013413F"/>
    <w:rsid w:val="00134D1C"/>
    <w:rsid w:val="00136A42"/>
    <w:rsid w:val="001404B8"/>
    <w:rsid w:val="00140607"/>
    <w:rsid w:val="00140802"/>
    <w:rsid w:val="001472BE"/>
    <w:rsid w:val="001476C6"/>
    <w:rsid w:val="00147C73"/>
    <w:rsid w:val="00151FD2"/>
    <w:rsid w:val="0015363D"/>
    <w:rsid w:val="001548B2"/>
    <w:rsid w:val="00154C11"/>
    <w:rsid w:val="00155E31"/>
    <w:rsid w:val="00155FB0"/>
    <w:rsid w:val="001571B4"/>
    <w:rsid w:val="001579F7"/>
    <w:rsid w:val="001607A8"/>
    <w:rsid w:val="00161739"/>
    <w:rsid w:val="00161F8D"/>
    <w:rsid w:val="00162327"/>
    <w:rsid w:val="00162B46"/>
    <w:rsid w:val="00163468"/>
    <w:rsid w:val="00163BF4"/>
    <w:rsid w:val="001644D6"/>
    <w:rsid w:val="001646DF"/>
    <w:rsid w:val="00164ACC"/>
    <w:rsid w:val="00165814"/>
    <w:rsid w:val="00166353"/>
    <w:rsid w:val="00167AC1"/>
    <w:rsid w:val="00167F44"/>
    <w:rsid w:val="00170A77"/>
    <w:rsid w:val="00170BAD"/>
    <w:rsid w:val="00172CC2"/>
    <w:rsid w:val="00172D29"/>
    <w:rsid w:val="00174C10"/>
    <w:rsid w:val="00176DF9"/>
    <w:rsid w:val="00177B26"/>
    <w:rsid w:val="00180801"/>
    <w:rsid w:val="0018096B"/>
    <w:rsid w:val="0019082E"/>
    <w:rsid w:val="00192884"/>
    <w:rsid w:val="001936DA"/>
    <w:rsid w:val="001942E2"/>
    <w:rsid w:val="00194BF1"/>
    <w:rsid w:val="00194E7A"/>
    <w:rsid w:val="00197012"/>
    <w:rsid w:val="00197A34"/>
    <w:rsid w:val="00197BF4"/>
    <w:rsid w:val="001A0A79"/>
    <w:rsid w:val="001A20CA"/>
    <w:rsid w:val="001A2D63"/>
    <w:rsid w:val="001A6BE1"/>
    <w:rsid w:val="001B1701"/>
    <w:rsid w:val="001B1A48"/>
    <w:rsid w:val="001B2230"/>
    <w:rsid w:val="001B2FC3"/>
    <w:rsid w:val="001B48D7"/>
    <w:rsid w:val="001B5486"/>
    <w:rsid w:val="001B65DD"/>
    <w:rsid w:val="001B75DC"/>
    <w:rsid w:val="001C238F"/>
    <w:rsid w:val="001C374A"/>
    <w:rsid w:val="001D06CE"/>
    <w:rsid w:val="001D424B"/>
    <w:rsid w:val="001D46A5"/>
    <w:rsid w:val="001D60A0"/>
    <w:rsid w:val="001E035D"/>
    <w:rsid w:val="001E0DDF"/>
    <w:rsid w:val="001E129E"/>
    <w:rsid w:val="001E1B0A"/>
    <w:rsid w:val="001E5ACF"/>
    <w:rsid w:val="001E732A"/>
    <w:rsid w:val="001E7D4D"/>
    <w:rsid w:val="001F0492"/>
    <w:rsid w:val="001F1C7C"/>
    <w:rsid w:val="001F37F2"/>
    <w:rsid w:val="001F579E"/>
    <w:rsid w:val="00200045"/>
    <w:rsid w:val="00201CEB"/>
    <w:rsid w:val="00202217"/>
    <w:rsid w:val="00202408"/>
    <w:rsid w:val="00203122"/>
    <w:rsid w:val="0020703D"/>
    <w:rsid w:val="00207E39"/>
    <w:rsid w:val="002102D4"/>
    <w:rsid w:val="00210FB5"/>
    <w:rsid w:val="00211F76"/>
    <w:rsid w:val="0021216D"/>
    <w:rsid w:val="00213B85"/>
    <w:rsid w:val="002157B3"/>
    <w:rsid w:val="00221178"/>
    <w:rsid w:val="0022274F"/>
    <w:rsid w:val="00223E41"/>
    <w:rsid w:val="0022573B"/>
    <w:rsid w:val="002262F0"/>
    <w:rsid w:val="00230187"/>
    <w:rsid w:val="002315FF"/>
    <w:rsid w:val="00231EFA"/>
    <w:rsid w:val="0023588A"/>
    <w:rsid w:val="002363A3"/>
    <w:rsid w:val="002371FE"/>
    <w:rsid w:val="002402B7"/>
    <w:rsid w:val="00241B4B"/>
    <w:rsid w:val="00244F3F"/>
    <w:rsid w:val="002461C2"/>
    <w:rsid w:val="00250C9B"/>
    <w:rsid w:val="00254A6D"/>
    <w:rsid w:val="002605F7"/>
    <w:rsid w:val="00263781"/>
    <w:rsid w:val="00263B7E"/>
    <w:rsid w:val="00265139"/>
    <w:rsid w:val="002704AE"/>
    <w:rsid w:val="002722F2"/>
    <w:rsid w:val="00272AD2"/>
    <w:rsid w:val="00275388"/>
    <w:rsid w:val="00275DF0"/>
    <w:rsid w:val="00276D34"/>
    <w:rsid w:val="00276DE2"/>
    <w:rsid w:val="002831BD"/>
    <w:rsid w:val="002874C3"/>
    <w:rsid w:val="00290982"/>
    <w:rsid w:val="00290D44"/>
    <w:rsid w:val="002912DB"/>
    <w:rsid w:val="00294411"/>
    <w:rsid w:val="002A021D"/>
    <w:rsid w:val="002A0EE8"/>
    <w:rsid w:val="002A234F"/>
    <w:rsid w:val="002A2572"/>
    <w:rsid w:val="002A2A03"/>
    <w:rsid w:val="002A51D2"/>
    <w:rsid w:val="002B146B"/>
    <w:rsid w:val="002B2458"/>
    <w:rsid w:val="002B31C3"/>
    <w:rsid w:val="002B4E84"/>
    <w:rsid w:val="002C007D"/>
    <w:rsid w:val="002C13EB"/>
    <w:rsid w:val="002C28E6"/>
    <w:rsid w:val="002C386D"/>
    <w:rsid w:val="002C40E3"/>
    <w:rsid w:val="002C61BA"/>
    <w:rsid w:val="002C695C"/>
    <w:rsid w:val="002D09A8"/>
    <w:rsid w:val="002D0DD6"/>
    <w:rsid w:val="002D3880"/>
    <w:rsid w:val="002D68D0"/>
    <w:rsid w:val="002E0608"/>
    <w:rsid w:val="002E1845"/>
    <w:rsid w:val="002E1A6A"/>
    <w:rsid w:val="002E3C02"/>
    <w:rsid w:val="002E3DD1"/>
    <w:rsid w:val="002E5133"/>
    <w:rsid w:val="002E5C00"/>
    <w:rsid w:val="002E5DD6"/>
    <w:rsid w:val="002E71A5"/>
    <w:rsid w:val="002E7235"/>
    <w:rsid w:val="002E767D"/>
    <w:rsid w:val="002E775E"/>
    <w:rsid w:val="002E7C3A"/>
    <w:rsid w:val="002F1578"/>
    <w:rsid w:val="002F1CB5"/>
    <w:rsid w:val="002F2C1C"/>
    <w:rsid w:val="002F46B1"/>
    <w:rsid w:val="002F6128"/>
    <w:rsid w:val="002F735C"/>
    <w:rsid w:val="00301D49"/>
    <w:rsid w:val="003024CF"/>
    <w:rsid w:val="00304054"/>
    <w:rsid w:val="00305270"/>
    <w:rsid w:val="0030561F"/>
    <w:rsid w:val="003060B4"/>
    <w:rsid w:val="003065C9"/>
    <w:rsid w:val="00306A64"/>
    <w:rsid w:val="00306BF0"/>
    <w:rsid w:val="003072E7"/>
    <w:rsid w:val="003078C8"/>
    <w:rsid w:val="00310141"/>
    <w:rsid w:val="00310384"/>
    <w:rsid w:val="003151EB"/>
    <w:rsid w:val="003155BE"/>
    <w:rsid w:val="00317939"/>
    <w:rsid w:val="00320F15"/>
    <w:rsid w:val="00321E94"/>
    <w:rsid w:val="0032217F"/>
    <w:rsid w:val="00322FFA"/>
    <w:rsid w:val="0032344E"/>
    <w:rsid w:val="00324339"/>
    <w:rsid w:val="00324753"/>
    <w:rsid w:val="003253C1"/>
    <w:rsid w:val="00325C16"/>
    <w:rsid w:val="00327B06"/>
    <w:rsid w:val="00332140"/>
    <w:rsid w:val="00335681"/>
    <w:rsid w:val="00335741"/>
    <w:rsid w:val="0034054B"/>
    <w:rsid w:val="00340D35"/>
    <w:rsid w:val="00346211"/>
    <w:rsid w:val="0034788D"/>
    <w:rsid w:val="00350863"/>
    <w:rsid w:val="00350AD9"/>
    <w:rsid w:val="003534F4"/>
    <w:rsid w:val="0035466B"/>
    <w:rsid w:val="00356E59"/>
    <w:rsid w:val="003570EF"/>
    <w:rsid w:val="00357222"/>
    <w:rsid w:val="00360E8B"/>
    <w:rsid w:val="0036168A"/>
    <w:rsid w:val="0036186C"/>
    <w:rsid w:val="00364789"/>
    <w:rsid w:val="00367FD9"/>
    <w:rsid w:val="00370293"/>
    <w:rsid w:val="003715B1"/>
    <w:rsid w:val="00373E83"/>
    <w:rsid w:val="00377BF7"/>
    <w:rsid w:val="00384C27"/>
    <w:rsid w:val="0038523B"/>
    <w:rsid w:val="003858FC"/>
    <w:rsid w:val="00385BAF"/>
    <w:rsid w:val="00385FF8"/>
    <w:rsid w:val="00391B57"/>
    <w:rsid w:val="0039270B"/>
    <w:rsid w:val="00392984"/>
    <w:rsid w:val="00393224"/>
    <w:rsid w:val="0039436C"/>
    <w:rsid w:val="00394DC4"/>
    <w:rsid w:val="00397F31"/>
    <w:rsid w:val="003A0822"/>
    <w:rsid w:val="003A1FD9"/>
    <w:rsid w:val="003A47A3"/>
    <w:rsid w:val="003A5207"/>
    <w:rsid w:val="003A5F92"/>
    <w:rsid w:val="003B2698"/>
    <w:rsid w:val="003B57B6"/>
    <w:rsid w:val="003B65D3"/>
    <w:rsid w:val="003C0C1E"/>
    <w:rsid w:val="003C5EEA"/>
    <w:rsid w:val="003C725C"/>
    <w:rsid w:val="003C7396"/>
    <w:rsid w:val="003D2A74"/>
    <w:rsid w:val="003D3A8F"/>
    <w:rsid w:val="003D5FF9"/>
    <w:rsid w:val="003E0A54"/>
    <w:rsid w:val="003E0F51"/>
    <w:rsid w:val="003E11B9"/>
    <w:rsid w:val="003E359F"/>
    <w:rsid w:val="003E3CC4"/>
    <w:rsid w:val="003E67BE"/>
    <w:rsid w:val="003E7A05"/>
    <w:rsid w:val="003E7DDB"/>
    <w:rsid w:val="003F014C"/>
    <w:rsid w:val="003F1A01"/>
    <w:rsid w:val="003F25D3"/>
    <w:rsid w:val="003F4AD9"/>
    <w:rsid w:val="003F53BB"/>
    <w:rsid w:val="003F717D"/>
    <w:rsid w:val="003F7691"/>
    <w:rsid w:val="003F7C20"/>
    <w:rsid w:val="003F7C5D"/>
    <w:rsid w:val="00400EFB"/>
    <w:rsid w:val="00402393"/>
    <w:rsid w:val="00403462"/>
    <w:rsid w:val="0040467C"/>
    <w:rsid w:val="0040542F"/>
    <w:rsid w:val="00406254"/>
    <w:rsid w:val="00411761"/>
    <w:rsid w:val="00411EE8"/>
    <w:rsid w:val="004177EA"/>
    <w:rsid w:val="004178DD"/>
    <w:rsid w:val="00417950"/>
    <w:rsid w:val="0041797C"/>
    <w:rsid w:val="00417A60"/>
    <w:rsid w:val="00417D0E"/>
    <w:rsid w:val="00420B3E"/>
    <w:rsid w:val="00420B96"/>
    <w:rsid w:val="004219D8"/>
    <w:rsid w:val="00421EC8"/>
    <w:rsid w:val="00422DCB"/>
    <w:rsid w:val="00422F72"/>
    <w:rsid w:val="00426684"/>
    <w:rsid w:val="00427330"/>
    <w:rsid w:val="00430BD4"/>
    <w:rsid w:val="00430F2B"/>
    <w:rsid w:val="00433496"/>
    <w:rsid w:val="0043572D"/>
    <w:rsid w:val="00435B13"/>
    <w:rsid w:val="00436637"/>
    <w:rsid w:val="004374EF"/>
    <w:rsid w:val="00440B20"/>
    <w:rsid w:val="0044174F"/>
    <w:rsid w:val="00445EF8"/>
    <w:rsid w:val="00446DE9"/>
    <w:rsid w:val="00447B11"/>
    <w:rsid w:val="004501AD"/>
    <w:rsid w:val="004515D4"/>
    <w:rsid w:val="00451BCC"/>
    <w:rsid w:val="00451E8A"/>
    <w:rsid w:val="00454268"/>
    <w:rsid w:val="0045544E"/>
    <w:rsid w:val="0045674B"/>
    <w:rsid w:val="00456FB4"/>
    <w:rsid w:val="0046264E"/>
    <w:rsid w:val="00462A7B"/>
    <w:rsid w:val="00462C95"/>
    <w:rsid w:val="00467398"/>
    <w:rsid w:val="004734CF"/>
    <w:rsid w:val="00475748"/>
    <w:rsid w:val="004757D5"/>
    <w:rsid w:val="00475906"/>
    <w:rsid w:val="00480650"/>
    <w:rsid w:val="00480C0F"/>
    <w:rsid w:val="00483D29"/>
    <w:rsid w:val="00485840"/>
    <w:rsid w:val="0048681C"/>
    <w:rsid w:val="00494A41"/>
    <w:rsid w:val="00495BAE"/>
    <w:rsid w:val="004A07F0"/>
    <w:rsid w:val="004A506B"/>
    <w:rsid w:val="004A7BDF"/>
    <w:rsid w:val="004A7D47"/>
    <w:rsid w:val="004B0232"/>
    <w:rsid w:val="004B2ED3"/>
    <w:rsid w:val="004B6C0D"/>
    <w:rsid w:val="004C2F7E"/>
    <w:rsid w:val="004C345C"/>
    <w:rsid w:val="004C42B9"/>
    <w:rsid w:val="004C5946"/>
    <w:rsid w:val="004C6C69"/>
    <w:rsid w:val="004D0E38"/>
    <w:rsid w:val="004D2578"/>
    <w:rsid w:val="004D3042"/>
    <w:rsid w:val="004D31CE"/>
    <w:rsid w:val="004D43CC"/>
    <w:rsid w:val="004D4F52"/>
    <w:rsid w:val="004D512D"/>
    <w:rsid w:val="004E1286"/>
    <w:rsid w:val="004E1AC7"/>
    <w:rsid w:val="004E28B1"/>
    <w:rsid w:val="004E2B34"/>
    <w:rsid w:val="004E45DF"/>
    <w:rsid w:val="004E5220"/>
    <w:rsid w:val="004F1599"/>
    <w:rsid w:val="004F2F80"/>
    <w:rsid w:val="0050049D"/>
    <w:rsid w:val="00501EC0"/>
    <w:rsid w:val="005042E6"/>
    <w:rsid w:val="0050592B"/>
    <w:rsid w:val="00505F03"/>
    <w:rsid w:val="00506419"/>
    <w:rsid w:val="00507795"/>
    <w:rsid w:val="0051041E"/>
    <w:rsid w:val="00512331"/>
    <w:rsid w:val="00512BAA"/>
    <w:rsid w:val="00517BDF"/>
    <w:rsid w:val="00521E01"/>
    <w:rsid w:val="00522901"/>
    <w:rsid w:val="0052556A"/>
    <w:rsid w:val="00527A15"/>
    <w:rsid w:val="005335CE"/>
    <w:rsid w:val="00533AC4"/>
    <w:rsid w:val="005354EA"/>
    <w:rsid w:val="00540EC9"/>
    <w:rsid w:val="005439FD"/>
    <w:rsid w:val="00543F58"/>
    <w:rsid w:val="005441C7"/>
    <w:rsid w:val="005457B2"/>
    <w:rsid w:val="00547580"/>
    <w:rsid w:val="00555CC3"/>
    <w:rsid w:val="00555CD8"/>
    <w:rsid w:val="00561940"/>
    <w:rsid w:val="00563DAB"/>
    <w:rsid w:val="0056637F"/>
    <w:rsid w:val="005676CC"/>
    <w:rsid w:val="00567F7A"/>
    <w:rsid w:val="00570785"/>
    <w:rsid w:val="00571AE3"/>
    <w:rsid w:val="00572031"/>
    <w:rsid w:val="00582A90"/>
    <w:rsid w:val="005845F7"/>
    <w:rsid w:val="00585189"/>
    <w:rsid w:val="00586C2D"/>
    <w:rsid w:val="005911B8"/>
    <w:rsid w:val="005917E4"/>
    <w:rsid w:val="00592E2D"/>
    <w:rsid w:val="00594708"/>
    <w:rsid w:val="00596FE7"/>
    <w:rsid w:val="005A09C1"/>
    <w:rsid w:val="005A2B5C"/>
    <w:rsid w:val="005A34C8"/>
    <w:rsid w:val="005A502C"/>
    <w:rsid w:val="005A6741"/>
    <w:rsid w:val="005B1EA4"/>
    <w:rsid w:val="005B2E63"/>
    <w:rsid w:val="005B3A06"/>
    <w:rsid w:val="005B5D7C"/>
    <w:rsid w:val="005C10ED"/>
    <w:rsid w:val="005C2203"/>
    <w:rsid w:val="005C4B6E"/>
    <w:rsid w:val="005C5B0C"/>
    <w:rsid w:val="005C6B9D"/>
    <w:rsid w:val="005C7474"/>
    <w:rsid w:val="005D1328"/>
    <w:rsid w:val="005D1B87"/>
    <w:rsid w:val="005D1DEE"/>
    <w:rsid w:val="005D2663"/>
    <w:rsid w:val="005D6681"/>
    <w:rsid w:val="005D6EF3"/>
    <w:rsid w:val="005E3802"/>
    <w:rsid w:val="005F1B65"/>
    <w:rsid w:val="005F1D35"/>
    <w:rsid w:val="005F22F9"/>
    <w:rsid w:val="005F33A2"/>
    <w:rsid w:val="005F3498"/>
    <w:rsid w:val="005F5640"/>
    <w:rsid w:val="005F5A09"/>
    <w:rsid w:val="005F5C80"/>
    <w:rsid w:val="00600A38"/>
    <w:rsid w:val="00600B0C"/>
    <w:rsid w:val="006031A1"/>
    <w:rsid w:val="00605E09"/>
    <w:rsid w:val="00606533"/>
    <w:rsid w:val="00607CB9"/>
    <w:rsid w:val="00612733"/>
    <w:rsid w:val="00613F2E"/>
    <w:rsid w:val="006151D1"/>
    <w:rsid w:val="00620B79"/>
    <w:rsid w:val="00620C8D"/>
    <w:rsid w:val="00621575"/>
    <w:rsid w:val="00622B9D"/>
    <w:rsid w:val="0062326A"/>
    <w:rsid w:val="00624E2D"/>
    <w:rsid w:val="00625EB5"/>
    <w:rsid w:val="00626792"/>
    <w:rsid w:val="006316E9"/>
    <w:rsid w:val="00632B4B"/>
    <w:rsid w:val="00632D03"/>
    <w:rsid w:val="0063587F"/>
    <w:rsid w:val="006522A7"/>
    <w:rsid w:val="00653CB4"/>
    <w:rsid w:val="00657F45"/>
    <w:rsid w:val="00661D1C"/>
    <w:rsid w:val="0066391B"/>
    <w:rsid w:val="006649EF"/>
    <w:rsid w:val="006676D0"/>
    <w:rsid w:val="00667A5A"/>
    <w:rsid w:val="0067199E"/>
    <w:rsid w:val="00674DF9"/>
    <w:rsid w:val="006750CE"/>
    <w:rsid w:val="006752CA"/>
    <w:rsid w:val="006761EE"/>
    <w:rsid w:val="00680BC4"/>
    <w:rsid w:val="00683388"/>
    <w:rsid w:val="0068385F"/>
    <w:rsid w:val="00685781"/>
    <w:rsid w:val="006866EB"/>
    <w:rsid w:val="00686871"/>
    <w:rsid w:val="00692E94"/>
    <w:rsid w:val="00694037"/>
    <w:rsid w:val="00694C97"/>
    <w:rsid w:val="00694D8A"/>
    <w:rsid w:val="006A0CFF"/>
    <w:rsid w:val="006A0DEA"/>
    <w:rsid w:val="006A15C0"/>
    <w:rsid w:val="006A1FE4"/>
    <w:rsid w:val="006A2D60"/>
    <w:rsid w:val="006A43BC"/>
    <w:rsid w:val="006B08F1"/>
    <w:rsid w:val="006B15C5"/>
    <w:rsid w:val="006B249E"/>
    <w:rsid w:val="006B7196"/>
    <w:rsid w:val="006C0057"/>
    <w:rsid w:val="006C1F67"/>
    <w:rsid w:val="006C459E"/>
    <w:rsid w:val="006D046A"/>
    <w:rsid w:val="006D0DCB"/>
    <w:rsid w:val="006D2C7A"/>
    <w:rsid w:val="006D534C"/>
    <w:rsid w:val="006D6738"/>
    <w:rsid w:val="006D777A"/>
    <w:rsid w:val="006D7ED0"/>
    <w:rsid w:val="006E2470"/>
    <w:rsid w:val="006E46AF"/>
    <w:rsid w:val="006E5248"/>
    <w:rsid w:val="006E5699"/>
    <w:rsid w:val="006E6C82"/>
    <w:rsid w:val="006E719E"/>
    <w:rsid w:val="006E7817"/>
    <w:rsid w:val="006E7C0E"/>
    <w:rsid w:val="006F04E5"/>
    <w:rsid w:val="006F2E15"/>
    <w:rsid w:val="006F3DA2"/>
    <w:rsid w:val="006F51C5"/>
    <w:rsid w:val="006F55B0"/>
    <w:rsid w:val="006F5E71"/>
    <w:rsid w:val="006F71CA"/>
    <w:rsid w:val="006F7D6B"/>
    <w:rsid w:val="007023F0"/>
    <w:rsid w:val="007035A5"/>
    <w:rsid w:val="00705567"/>
    <w:rsid w:val="00715816"/>
    <w:rsid w:val="00715BE6"/>
    <w:rsid w:val="007169AE"/>
    <w:rsid w:val="007170CB"/>
    <w:rsid w:val="007222CE"/>
    <w:rsid w:val="00723CA2"/>
    <w:rsid w:val="007257AC"/>
    <w:rsid w:val="0072711D"/>
    <w:rsid w:val="00727741"/>
    <w:rsid w:val="00732DC6"/>
    <w:rsid w:val="00733284"/>
    <w:rsid w:val="00734D6F"/>
    <w:rsid w:val="00735492"/>
    <w:rsid w:val="0073577D"/>
    <w:rsid w:val="00736D4A"/>
    <w:rsid w:val="00740584"/>
    <w:rsid w:val="00741D75"/>
    <w:rsid w:val="00741FF2"/>
    <w:rsid w:val="0074355E"/>
    <w:rsid w:val="00745B48"/>
    <w:rsid w:val="00746107"/>
    <w:rsid w:val="00746131"/>
    <w:rsid w:val="00747530"/>
    <w:rsid w:val="00750710"/>
    <w:rsid w:val="00750A99"/>
    <w:rsid w:val="00751410"/>
    <w:rsid w:val="00751B15"/>
    <w:rsid w:val="0075263B"/>
    <w:rsid w:val="0075395D"/>
    <w:rsid w:val="007540FF"/>
    <w:rsid w:val="00754231"/>
    <w:rsid w:val="00761CC8"/>
    <w:rsid w:val="00761DA7"/>
    <w:rsid w:val="00762E56"/>
    <w:rsid w:val="00763B29"/>
    <w:rsid w:val="00767E87"/>
    <w:rsid w:val="00771E52"/>
    <w:rsid w:val="00781C37"/>
    <w:rsid w:val="007827D5"/>
    <w:rsid w:val="007836F6"/>
    <w:rsid w:val="007858CF"/>
    <w:rsid w:val="00786C01"/>
    <w:rsid w:val="00790696"/>
    <w:rsid w:val="00791983"/>
    <w:rsid w:val="00793B0B"/>
    <w:rsid w:val="007948F1"/>
    <w:rsid w:val="007953E9"/>
    <w:rsid w:val="00796AE1"/>
    <w:rsid w:val="007A09FA"/>
    <w:rsid w:val="007A257E"/>
    <w:rsid w:val="007A3615"/>
    <w:rsid w:val="007B0476"/>
    <w:rsid w:val="007B43F5"/>
    <w:rsid w:val="007B7148"/>
    <w:rsid w:val="007C5E26"/>
    <w:rsid w:val="007C7B8D"/>
    <w:rsid w:val="007D1ADB"/>
    <w:rsid w:val="007D3449"/>
    <w:rsid w:val="007D348A"/>
    <w:rsid w:val="007D5347"/>
    <w:rsid w:val="007E0F82"/>
    <w:rsid w:val="007E20B2"/>
    <w:rsid w:val="007E283A"/>
    <w:rsid w:val="007E2C8D"/>
    <w:rsid w:val="007E327E"/>
    <w:rsid w:val="007E4278"/>
    <w:rsid w:val="007E4345"/>
    <w:rsid w:val="007E621D"/>
    <w:rsid w:val="007E647A"/>
    <w:rsid w:val="007F4421"/>
    <w:rsid w:val="007F56E8"/>
    <w:rsid w:val="008016ED"/>
    <w:rsid w:val="00802BD5"/>
    <w:rsid w:val="008042F2"/>
    <w:rsid w:val="0080446C"/>
    <w:rsid w:val="00804483"/>
    <w:rsid w:val="00807896"/>
    <w:rsid w:val="008104A1"/>
    <w:rsid w:val="008114CA"/>
    <w:rsid w:val="00813AD2"/>
    <w:rsid w:val="00815509"/>
    <w:rsid w:val="00816F8A"/>
    <w:rsid w:val="00822D4A"/>
    <w:rsid w:val="008236F6"/>
    <w:rsid w:val="00824150"/>
    <w:rsid w:val="00825557"/>
    <w:rsid w:val="008256A2"/>
    <w:rsid w:val="00825A71"/>
    <w:rsid w:val="00826909"/>
    <w:rsid w:val="00826EF0"/>
    <w:rsid w:val="00826FB0"/>
    <w:rsid w:val="00830525"/>
    <w:rsid w:val="00830DD1"/>
    <w:rsid w:val="0083153C"/>
    <w:rsid w:val="00832B51"/>
    <w:rsid w:val="00832BE3"/>
    <w:rsid w:val="008332DF"/>
    <w:rsid w:val="00835FF7"/>
    <w:rsid w:val="00836CAE"/>
    <w:rsid w:val="00836F7C"/>
    <w:rsid w:val="00837911"/>
    <w:rsid w:val="0084078E"/>
    <w:rsid w:val="00841DC0"/>
    <w:rsid w:val="008432AF"/>
    <w:rsid w:val="00845BA1"/>
    <w:rsid w:val="00846CBF"/>
    <w:rsid w:val="00851BA8"/>
    <w:rsid w:val="008525CB"/>
    <w:rsid w:val="008555C4"/>
    <w:rsid w:val="00856697"/>
    <w:rsid w:val="008576C5"/>
    <w:rsid w:val="00857ECC"/>
    <w:rsid w:val="00860305"/>
    <w:rsid w:val="00860730"/>
    <w:rsid w:val="008625B5"/>
    <w:rsid w:val="00864B42"/>
    <w:rsid w:val="00871AD2"/>
    <w:rsid w:val="00873D35"/>
    <w:rsid w:val="00873F1D"/>
    <w:rsid w:val="00875E3D"/>
    <w:rsid w:val="0087674B"/>
    <w:rsid w:val="008769C2"/>
    <w:rsid w:val="008776EA"/>
    <w:rsid w:val="00882D02"/>
    <w:rsid w:val="00883330"/>
    <w:rsid w:val="008838CB"/>
    <w:rsid w:val="00886A4A"/>
    <w:rsid w:val="008872AB"/>
    <w:rsid w:val="00887B7A"/>
    <w:rsid w:val="00891FD9"/>
    <w:rsid w:val="00893C75"/>
    <w:rsid w:val="00894055"/>
    <w:rsid w:val="00894BCF"/>
    <w:rsid w:val="00895036"/>
    <w:rsid w:val="008957ED"/>
    <w:rsid w:val="0089676B"/>
    <w:rsid w:val="00896906"/>
    <w:rsid w:val="00897847"/>
    <w:rsid w:val="008A4C60"/>
    <w:rsid w:val="008A53C1"/>
    <w:rsid w:val="008A73AB"/>
    <w:rsid w:val="008B0ECD"/>
    <w:rsid w:val="008B1D3E"/>
    <w:rsid w:val="008B4460"/>
    <w:rsid w:val="008B57DE"/>
    <w:rsid w:val="008B6C56"/>
    <w:rsid w:val="008B7460"/>
    <w:rsid w:val="008C3007"/>
    <w:rsid w:val="008C439A"/>
    <w:rsid w:val="008C52A4"/>
    <w:rsid w:val="008D0E57"/>
    <w:rsid w:val="008D1BC1"/>
    <w:rsid w:val="008D1BD4"/>
    <w:rsid w:val="008D7296"/>
    <w:rsid w:val="008E18E8"/>
    <w:rsid w:val="008E1FC9"/>
    <w:rsid w:val="008E42B4"/>
    <w:rsid w:val="008E46D2"/>
    <w:rsid w:val="008E48F1"/>
    <w:rsid w:val="008E49C8"/>
    <w:rsid w:val="008E70C0"/>
    <w:rsid w:val="008F0148"/>
    <w:rsid w:val="008F35E3"/>
    <w:rsid w:val="008F3B8A"/>
    <w:rsid w:val="008F54F1"/>
    <w:rsid w:val="008F78CB"/>
    <w:rsid w:val="008F7BF9"/>
    <w:rsid w:val="009008CF"/>
    <w:rsid w:val="009031C3"/>
    <w:rsid w:val="00904942"/>
    <w:rsid w:val="00905938"/>
    <w:rsid w:val="00907994"/>
    <w:rsid w:val="0091041E"/>
    <w:rsid w:val="009118D1"/>
    <w:rsid w:val="00914644"/>
    <w:rsid w:val="00915DE4"/>
    <w:rsid w:val="009179B4"/>
    <w:rsid w:val="00917B66"/>
    <w:rsid w:val="00917F44"/>
    <w:rsid w:val="0092205D"/>
    <w:rsid w:val="00922723"/>
    <w:rsid w:val="00922868"/>
    <w:rsid w:val="009231B6"/>
    <w:rsid w:val="0092426F"/>
    <w:rsid w:val="0092506E"/>
    <w:rsid w:val="00927004"/>
    <w:rsid w:val="0092711E"/>
    <w:rsid w:val="00927355"/>
    <w:rsid w:val="00933703"/>
    <w:rsid w:val="00936FE6"/>
    <w:rsid w:val="0094030B"/>
    <w:rsid w:val="009408FC"/>
    <w:rsid w:val="00940EF6"/>
    <w:rsid w:val="00941DA3"/>
    <w:rsid w:val="009438AB"/>
    <w:rsid w:val="00943B15"/>
    <w:rsid w:val="00944095"/>
    <w:rsid w:val="00945E50"/>
    <w:rsid w:val="009463EF"/>
    <w:rsid w:val="0094642A"/>
    <w:rsid w:val="00947771"/>
    <w:rsid w:val="0095079D"/>
    <w:rsid w:val="009536E6"/>
    <w:rsid w:val="00955ED4"/>
    <w:rsid w:val="00955F96"/>
    <w:rsid w:val="00957460"/>
    <w:rsid w:val="009577A8"/>
    <w:rsid w:val="009657DD"/>
    <w:rsid w:val="00965886"/>
    <w:rsid w:val="00965FF0"/>
    <w:rsid w:val="0096602F"/>
    <w:rsid w:val="00966DD5"/>
    <w:rsid w:val="00966F22"/>
    <w:rsid w:val="0096782A"/>
    <w:rsid w:val="009705AF"/>
    <w:rsid w:val="0097080F"/>
    <w:rsid w:val="00970844"/>
    <w:rsid w:val="00972755"/>
    <w:rsid w:val="00974A7F"/>
    <w:rsid w:val="00984135"/>
    <w:rsid w:val="00984F39"/>
    <w:rsid w:val="00984F4F"/>
    <w:rsid w:val="0098648D"/>
    <w:rsid w:val="00995723"/>
    <w:rsid w:val="00996645"/>
    <w:rsid w:val="009A023E"/>
    <w:rsid w:val="009A13DA"/>
    <w:rsid w:val="009A14A1"/>
    <w:rsid w:val="009A2A9F"/>
    <w:rsid w:val="009A3222"/>
    <w:rsid w:val="009A525D"/>
    <w:rsid w:val="009A7CF0"/>
    <w:rsid w:val="009B123F"/>
    <w:rsid w:val="009B28D6"/>
    <w:rsid w:val="009B2EA6"/>
    <w:rsid w:val="009B36B5"/>
    <w:rsid w:val="009B7D61"/>
    <w:rsid w:val="009C02BE"/>
    <w:rsid w:val="009C034B"/>
    <w:rsid w:val="009C24A0"/>
    <w:rsid w:val="009C7BB0"/>
    <w:rsid w:val="009D0D81"/>
    <w:rsid w:val="009D375C"/>
    <w:rsid w:val="009D4061"/>
    <w:rsid w:val="009D6BDD"/>
    <w:rsid w:val="009D758E"/>
    <w:rsid w:val="009D77B1"/>
    <w:rsid w:val="009D78D1"/>
    <w:rsid w:val="009D7A3A"/>
    <w:rsid w:val="009D7B57"/>
    <w:rsid w:val="009E1963"/>
    <w:rsid w:val="009E28D3"/>
    <w:rsid w:val="009E6303"/>
    <w:rsid w:val="009F433C"/>
    <w:rsid w:val="009F44FC"/>
    <w:rsid w:val="009F4AE2"/>
    <w:rsid w:val="009F6098"/>
    <w:rsid w:val="009F60D8"/>
    <w:rsid w:val="009F60E9"/>
    <w:rsid w:val="00A001CC"/>
    <w:rsid w:val="00A00AEC"/>
    <w:rsid w:val="00A01598"/>
    <w:rsid w:val="00A05637"/>
    <w:rsid w:val="00A066B7"/>
    <w:rsid w:val="00A06ADA"/>
    <w:rsid w:val="00A101DC"/>
    <w:rsid w:val="00A106FA"/>
    <w:rsid w:val="00A112DD"/>
    <w:rsid w:val="00A1257D"/>
    <w:rsid w:val="00A13584"/>
    <w:rsid w:val="00A21E60"/>
    <w:rsid w:val="00A2398E"/>
    <w:rsid w:val="00A304FC"/>
    <w:rsid w:val="00A30BCE"/>
    <w:rsid w:val="00A31BBB"/>
    <w:rsid w:val="00A33250"/>
    <w:rsid w:val="00A339AE"/>
    <w:rsid w:val="00A3531D"/>
    <w:rsid w:val="00A36F5F"/>
    <w:rsid w:val="00A407CF"/>
    <w:rsid w:val="00A40BF4"/>
    <w:rsid w:val="00A419F5"/>
    <w:rsid w:val="00A448E2"/>
    <w:rsid w:val="00A46CC7"/>
    <w:rsid w:val="00A47301"/>
    <w:rsid w:val="00A51451"/>
    <w:rsid w:val="00A5612F"/>
    <w:rsid w:val="00A625D4"/>
    <w:rsid w:val="00A62729"/>
    <w:rsid w:val="00A634A2"/>
    <w:rsid w:val="00A67006"/>
    <w:rsid w:val="00A702F1"/>
    <w:rsid w:val="00A72FFA"/>
    <w:rsid w:val="00A767A1"/>
    <w:rsid w:val="00A77998"/>
    <w:rsid w:val="00A82126"/>
    <w:rsid w:val="00A82ED1"/>
    <w:rsid w:val="00A833B0"/>
    <w:rsid w:val="00A84065"/>
    <w:rsid w:val="00A85084"/>
    <w:rsid w:val="00A86BB5"/>
    <w:rsid w:val="00A872A8"/>
    <w:rsid w:val="00A87539"/>
    <w:rsid w:val="00A90681"/>
    <w:rsid w:val="00A90898"/>
    <w:rsid w:val="00A91E7A"/>
    <w:rsid w:val="00AA15A3"/>
    <w:rsid w:val="00AA1CCE"/>
    <w:rsid w:val="00AA3992"/>
    <w:rsid w:val="00AA665A"/>
    <w:rsid w:val="00AA719E"/>
    <w:rsid w:val="00AA7753"/>
    <w:rsid w:val="00AA7F48"/>
    <w:rsid w:val="00AB3EA1"/>
    <w:rsid w:val="00AB4685"/>
    <w:rsid w:val="00AB631C"/>
    <w:rsid w:val="00AB7912"/>
    <w:rsid w:val="00AC003D"/>
    <w:rsid w:val="00AC08C8"/>
    <w:rsid w:val="00AC2580"/>
    <w:rsid w:val="00AC3F23"/>
    <w:rsid w:val="00AC5F86"/>
    <w:rsid w:val="00AD46D4"/>
    <w:rsid w:val="00AD4BA7"/>
    <w:rsid w:val="00AD5288"/>
    <w:rsid w:val="00AD7DCE"/>
    <w:rsid w:val="00AE264F"/>
    <w:rsid w:val="00AE2FAF"/>
    <w:rsid w:val="00AE3769"/>
    <w:rsid w:val="00AE52CE"/>
    <w:rsid w:val="00AE6743"/>
    <w:rsid w:val="00AE6E95"/>
    <w:rsid w:val="00AE6F61"/>
    <w:rsid w:val="00AF299F"/>
    <w:rsid w:val="00AF2B00"/>
    <w:rsid w:val="00B00193"/>
    <w:rsid w:val="00B00ACD"/>
    <w:rsid w:val="00B0137D"/>
    <w:rsid w:val="00B01B5B"/>
    <w:rsid w:val="00B02199"/>
    <w:rsid w:val="00B03046"/>
    <w:rsid w:val="00B03878"/>
    <w:rsid w:val="00B03A09"/>
    <w:rsid w:val="00B05A72"/>
    <w:rsid w:val="00B11420"/>
    <w:rsid w:val="00B13805"/>
    <w:rsid w:val="00B1720D"/>
    <w:rsid w:val="00B2033A"/>
    <w:rsid w:val="00B20677"/>
    <w:rsid w:val="00B20D72"/>
    <w:rsid w:val="00B241CF"/>
    <w:rsid w:val="00B24BF5"/>
    <w:rsid w:val="00B264CA"/>
    <w:rsid w:val="00B303FD"/>
    <w:rsid w:val="00B30B72"/>
    <w:rsid w:val="00B31D0F"/>
    <w:rsid w:val="00B33053"/>
    <w:rsid w:val="00B332A2"/>
    <w:rsid w:val="00B35A61"/>
    <w:rsid w:val="00B36C63"/>
    <w:rsid w:val="00B37D2D"/>
    <w:rsid w:val="00B4169D"/>
    <w:rsid w:val="00B417C1"/>
    <w:rsid w:val="00B42D6D"/>
    <w:rsid w:val="00B473D5"/>
    <w:rsid w:val="00B5689E"/>
    <w:rsid w:val="00B60722"/>
    <w:rsid w:val="00B63427"/>
    <w:rsid w:val="00B63B23"/>
    <w:rsid w:val="00B67847"/>
    <w:rsid w:val="00B73A18"/>
    <w:rsid w:val="00B75493"/>
    <w:rsid w:val="00B764CA"/>
    <w:rsid w:val="00B808CF"/>
    <w:rsid w:val="00B829A3"/>
    <w:rsid w:val="00B840ED"/>
    <w:rsid w:val="00B8514C"/>
    <w:rsid w:val="00B854DB"/>
    <w:rsid w:val="00B87138"/>
    <w:rsid w:val="00B90C6B"/>
    <w:rsid w:val="00B92D09"/>
    <w:rsid w:val="00B92FDD"/>
    <w:rsid w:val="00B967B0"/>
    <w:rsid w:val="00BA1AF8"/>
    <w:rsid w:val="00BA2D65"/>
    <w:rsid w:val="00BA4810"/>
    <w:rsid w:val="00BA55FA"/>
    <w:rsid w:val="00BB150F"/>
    <w:rsid w:val="00BB22CA"/>
    <w:rsid w:val="00BB284D"/>
    <w:rsid w:val="00BB3C4F"/>
    <w:rsid w:val="00BC04B7"/>
    <w:rsid w:val="00BC1E1C"/>
    <w:rsid w:val="00BC2551"/>
    <w:rsid w:val="00BC2A72"/>
    <w:rsid w:val="00BC34F0"/>
    <w:rsid w:val="00BC6FD7"/>
    <w:rsid w:val="00BD048C"/>
    <w:rsid w:val="00BD2668"/>
    <w:rsid w:val="00BD3CA0"/>
    <w:rsid w:val="00BD5D3C"/>
    <w:rsid w:val="00BD696F"/>
    <w:rsid w:val="00BD75DD"/>
    <w:rsid w:val="00BD7DA3"/>
    <w:rsid w:val="00BE0010"/>
    <w:rsid w:val="00BE39E8"/>
    <w:rsid w:val="00BE7FCB"/>
    <w:rsid w:val="00BF0875"/>
    <w:rsid w:val="00BF2157"/>
    <w:rsid w:val="00BF25BC"/>
    <w:rsid w:val="00BF34A8"/>
    <w:rsid w:val="00BF5351"/>
    <w:rsid w:val="00C011DF"/>
    <w:rsid w:val="00C01C15"/>
    <w:rsid w:val="00C02737"/>
    <w:rsid w:val="00C030D4"/>
    <w:rsid w:val="00C066B8"/>
    <w:rsid w:val="00C071EE"/>
    <w:rsid w:val="00C10EFD"/>
    <w:rsid w:val="00C11282"/>
    <w:rsid w:val="00C12544"/>
    <w:rsid w:val="00C15B85"/>
    <w:rsid w:val="00C175ED"/>
    <w:rsid w:val="00C20C5D"/>
    <w:rsid w:val="00C23CD3"/>
    <w:rsid w:val="00C25657"/>
    <w:rsid w:val="00C26197"/>
    <w:rsid w:val="00C26A35"/>
    <w:rsid w:val="00C26B3F"/>
    <w:rsid w:val="00C3113F"/>
    <w:rsid w:val="00C31D5F"/>
    <w:rsid w:val="00C3312D"/>
    <w:rsid w:val="00C33621"/>
    <w:rsid w:val="00C33EB2"/>
    <w:rsid w:val="00C349B0"/>
    <w:rsid w:val="00C34E46"/>
    <w:rsid w:val="00C35FA5"/>
    <w:rsid w:val="00C40474"/>
    <w:rsid w:val="00C42784"/>
    <w:rsid w:val="00C434FA"/>
    <w:rsid w:val="00C4367F"/>
    <w:rsid w:val="00C43AF9"/>
    <w:rsid w:val="00C43E34"/>
    <w:rsid w:val="00C450AB"/>
    <w:rsid w:val="00C452D9"/>
    <w:rsid w:val="00C47090"/>
    <w:rsid w:val="00C47966"/>
    <w:rsid w:val="00C51A2D"/>
    <w:rsid w:val="00C51B44"/>
    <w:rsid w:val="00C53FE3"/>
    <w:rsid w:val="00C548D2"/>
    <w:rsid w:val="00C54A9F"/>
    <w:rsid w:val="00C55A22"/>
    <w:rsid w:val="00C55AAE"/>
    <w:rsid w:val="00C5764C"/>
    <w:rsid w:val="00C603EE"/>
    <w:rsid w:val="00C6184C"/>
    <w:rsid w:val="00C66B7F"/>
    <w:rsid w:val="00C67138"/>
    <w:rsid w:val="00C67BDF"/>
    <w:rsid w:val="00C67F66"/>
    <w:rsid w:val="00C70002"/>
    <w:rsid w:val="00C708BA"/>
    <w:rsid w:val="00C71F9B"/>
    <w:rsid w:val="00C72AC4"/>
    <w:rsid w:val="00C7504C"/>
    <w:rsid w:val="00C75BDE"/>
    <w:rsid w:val="00C81957"/>
    <w:rsid w:val="00C84D90"/>
    <w:rsid w:val="00C912BF"/>
    <w:rsid w:val="00C92607"/>
    <w:rsid w:val="00C92ED7"/>
    <w:rsid w:val="00C92F4B"/>
    <w:rsid w:val="00C94ED2"/>
    <w:rsid w:val="00C96576"/>
    <w:rsid w:val="00CA0455"/>
    <w:rsid w:val="00CA0D09"/>
    <w:rsid w:val="00CA2841"/>
    <w:rsid w:val="00CA37EA"/>
    <w:rsid w:val="00CA60CF"/>
    <w:rsid w:val="00CA6F7D"/>
    <w:rsid w:val="00CA7EC1"/>
    <w:rsid w:val="00CB0AE1"/>
    <w:rsid w:val="00CB1443"/>
    <w:rsid w:val="00CB64D6"/>
    <w:rsid w:val="00CC0345"/>
    <w:rsid w:val="00CC15E9"/>
    <w:rsid w:val="00CC20F9"/>
    <w:rsid w:val="00CC2FC5"/>
    <w:rsid w:val="00CC3770"/>
    <w:rsid w:val="00CC4D4A"/>
    <w:rsid w:val="00CC5E67"/>
    <w:rsid w:val="00CC6744"/>
    <w:rsid w:val="00CD180B"/>
    <w:rsid w:val="00CD6FAE"/>
    <w:rsid w:val="00CD74F3"/>
    <w:rsid w:val="00CD7DCC"/>
    <w:rsid w:val="00CE21A2"/>
    <w:rsid w:val="00CE2548"/>
    <w:rsid w:val="00CE2734"/>
    <w:rsid w:val="00CE410D"/>
    <w:rsid w:val="00CE4926"/>
    <w:rsid w:val="00CE4A10"/>
    <w:rsid w:val="00CE5417"/>
    <w:rsid w:val="00CE6969"/>
    <w:rsid w:val="00CF0DDC"/>
    <w:rsid w:val="00CF105B"/>
    <w:rsid w:val="00CF20DB"/>
    <w:rsid w:val="00CF29F0"/>
    <w:rsid w:val="00CF3331"/>
    <w:rsid w:val="00CF4512"/>
    <w:rsid w:val="00CF4A54"/>
    <w:rsid w:val="00CF5FF6"/>
    <w:rsid w:val="00CF78F9"/>
    <w:rsid w:val="00D00810"/>
    <w:rsid w:val="00D01B67"/>
    <w:rsid w:val="00D03CA7"/>
    <w:rsid w:val="00D048DC"/>
    <w:rsid w:val="00D05B58"/>
    <w:rsid w:val="00D06935"/>
    <w:rsid w:val="00D0747F"/>
    <w:rsid w:val="00D11A77"/>
    <w:rsid w:val="00D1333C"/>
    <w:rsid w:val="00D14343"/>
    <w:rsid w:val="00D14A52"/>
    <w:rsid w:val="00D154B5"/>
    <w:rsid w:val="00D17290"/>
    <w:rsid w:val="00D17668"/>
    <w:rsid w:val="00D20BEF"/>
    <w:rsid w:val="00D214A3"/>
    <w:rsid w:val="00D235D0"/>
    <w:rsid w:val="00D239D0"/>
    <w:rsid w:val="00D23FC8"/>
    <w:rsid w:val="00D25AA1"/>
    <w:rsid w:val="00D25BB5"/>
    <w:rsid w:val="00D25E1F"/>
    <w:rsid w:val="00D26879"/>
    <w:rsid w:val="00D33056"/>
    <w:rsid w:val="00D34EFD"/>
    <w:rsid w:val="00D36109"/>
    <w:rsid w:val="00D4137E"/>
    <w:rsid w:val="00D42F73"/>
    <w:rsid w:val="00D43D28"/>
    <w:rsid w:val="00D46B36"/>
    <w:rsid w:val="00D50DC7"/>
    <w:rsid w:val="00D531F2"/>
    <w:rsid w:val="00D54E03"/>
    <w:rsid w:val="00D5751F"/>
    <w:rsid w:val="00D60B1C"/>
    <w:rsid w:val="00D60CCA"/>
    <w:rsid w:val="00D620B6"/>
    <w:rsid w:val="00D63A2E"/>
    <w:rsid w:val="00D65543"/>
    <w:rsid w:val="00D668D7"/>
    <w:rsid w:val="00D74970"/>
    <w:rsid w:val="00D81A96"/>
    <w:rsid w:val="00D82A23"/>
    <w:rsid w:val="00D84D1E"/>
    <w:rsid w:val="00D90E14"/>
    <w:rsid w:val="00D91531"/>
    <w:rsid w:val="00D92481"/>
    <w:rsid w:val="00D927C9"/>
    <w:rsid w:val="00D95674"/>
    <w:rsid w:val="00D960F5"/>
    <w:rsid w:val="00DA20C4"/>
    <w:rsid w:val="00DA25D2"/>
    <w:rsid w:val="00DA3355"/>
    <w:rsid w:val="00DA3F42"/>
    <w:rsid w:val="00DA43D7"/>
    <w:rsid w:val="00DA5A0B"/>
    <w:rsid w:val="00DA77BD"/>
    <w:rsid w:val="00DB3794"/>
    <w:rsid w:val="00DB4B27"/>
    <w:rsid w:val="00DB5309"/>
    <w:rsid w:val="00DB5A89"/>
    <w:rsid w:val="00DB6B7B"/>
    <w:rsid w:val="00DB6FA0"/>
    <w:rsid w:val="00DC1CA5"/>
    <w:rsid w:val="00DC1F9C"/>
    <w:rsid w:val="00DC2998"/>
    <w:rsid w:val="00DC43C2"/>
    <w:rsid w:val="00DC462E"/>
    <w:rsid w:val="00DC46FC"/>
    <w:rsid w:val="00DC5994"/>
    <w:rsid w:val="00DC69EC"/>
    <w:rsid w:val="00DD07DF"/>
    <w:rsid w:val="00DD0D90"/>
    <w:rsid w:val="00DD1318"/>
    <w:rsid w:val="00DD4BCE"/>
    <w:rsid w:val="00DD4D41"/>
    <w:rsid w:val="00DD5CDC"/>
    <w:rsid w:val="00DD6C95"/>
    <w:rsid w:val="00DE25BA"/>
    <w:rsid w:val="00DE3558"/>
    <w:rsid w:val="00DE3BD3"/>
    <w:rsid w:val="00DE5DEB"/>
    <w:rsid w:val="00DE6AC2"/>
    <w:rsid w:val="00DF0AE7"/>
    <w:rsid w:val="00DF7232"/>
    <w:rsid w:val="00E140A6"/>
    <w:rsid w:val="00E14165"/>
    <w:rsid w:val="00E1635F"/>
    <w:rsid w:val="00E2295A"/>
    <w:rsid w:val="00E270C2"/>
    <w:rsid w:val="00E275D2"/>
    <w:rsid w:val="00E30B4C"/>
    <w:rsid w:val="00E31B38"/>
    <w:rsid w:val="00E42E97"/>
    <w:rsid w:val="00E4452B"/>
    <w:rsid w:val="00E44F11"/>
    <w:rsid w:val="00E458A2"/>
    <w:rsid w:val="00E4777E"/>
    <w:rsid w:val="00E47821"/>
    <w:rsid w:val="00E5217A"/>
    <w:rsid w:val="00E52849"/>
    <w:rsid w:val="00E53014"/>
    <w:rsid w:val="00E54645"/>
    <w:rsid w:val="00E55900"/>
    <w:rsid w:val="00E57A99"/>
    <w:rsid w:val="00E6087E"/>
    <w:rsid w:val="00E6243F"/>
    <w:rsid w:val="00E628F5"/>
    <w:rsid w:val="00E65604"/>
    <w:rsid w:val="00E66322"/>
    <w:rsid w:val="00E742E8"/>
    <w:rsid w:val="00E752D4"/>
    <w:rsid w:val="00E75C4F"/>
    <w:rsid w:val="00E76DCA"/>
    <w:rsid w:val="00E837E8"/>
    <w:rsid w:val="00E903B8"/>
    <w:rsid w:val="00E93DFC"/>
    <w:rsid w:val="00E9510E"/>
    <w:rsid w:val="00EA0B80"/>
    <w:rsid w:val="00EA165D"/>
    <w:rsid w:val="00EA5ECE"/>
    <w:rsid w:val="00EA68B0"/>
    <w:rsid w:val="00EA6C5B"/>
    <w:rsid w:val="00EB010C"/>
    <w:rsid w:val="00EB0CB7"/>
    <w:rsid w:val="00EB1C47"/>
    <w:rsid w:val="00EB2465"/>
    <w:rsid w:val="00EB2F6E"/>
    <w:rsid w:val="00EB302E"/>
    <w:rsid w:val="00EB46E7"/>
    <w:rsid w:val="00EB4D81"/>
    <w:rsid w:val="00EB5264"/>
    <w:rsid w:val="00EC3730"/>
    <w:rsid w:val="00EC4577"/>
    <w:rsid w:val="00EC4D4A"/>
    <w:rsid w:val="00EC6EF9"/>
    <w:rsid w:val="00EC7002"/>
    <w:rsid w:val="00ED48FD"/>
    <w:rsid w:val="00ED5FB6"/>
    <w:rsid w:val="00EE1CF9"/>
    <w:rsid w:val="00EE4668"/>
    <w:rsid w:val="00EE46D4"/>
    <w:rsid w:val="00EE5061"/>
    <w:rsid w:val="00EE5463"/>
    <w:rsid w:val="00EE5643"/>
    <w:rsid w:val="00EF0043"/>
    <w:rsid w:val="00EF056A"/>
    <w:rsid w:val="00EF2F6F"/>
    <w:rsid w:val="00EF67DC"/>
    <w:rsid w:val="00EF681F"/>
    <w:rsid w:val="00EF6DF9"/>
    <w:rsid w:val="00F00361"/>
    <w:rsid w:val="00F02F99"/>
    <w:rsid w:val="00F05F14"/>
    <w:rsid w:val="00F060EC"/>
    <w:rsid w:val="00F06EF4"/>
    <w:rsid w:val="00F1077A"/>
    <w:rsid w:val="00F120A4"/>
    <w:rsid w:val="00F1271F"/>
    <w:rsid w:val="00F15DA1"/>
    <w:rsid w:val="00F16AD0"/>
    <w:rsid w:val="00F17546"/>
    <w:rsid w:val="00F2019A"/>
    <w:rsid w:val="00F228DF"/>
    <w:rsid w:val="00F240DD"/>
    <w:rsid w:val="00F24B24"/>
    <w:rsid w:val="00F2563E"/>
    <w:rsid w:val="00F27BE0"/>
    <w:rsid w:val="00F27C38"/>
    <w:rsid w:val="00F303C5"/>
    <w:rsid w:val="00F3070A"/>
    <w:rsid w:val="00F31CC4"/>
    <w:rsid w:val="00F31D47"/>
    <w:rsid w:val="00F40D65"/>
    <w:rsid w:val="00F4132C"/>
    <w:rsid w:val="00F41C67"/>
    <w:rsid w:val="00F4244A"/>
    <w:rsid w:val="00F44CFA"/>
    <w:rsid w:val="00F45F02"/>
    <w:rsid w:val="00F50FBE"/>
    <w:rsid w:val="00F5117D"/>
    <w:rsid w:val="00F516B0"/>
    <w:rsid w:val="00F51D8E"/>
    <w:rsid w:val="00F52209"/>
    <w:rsid w:val="00F556D6"/>
    <w:rsid w:val="00F56CE8"/>
    <w:rsid w:val="00F57704"/>
    <w:rsid w:val="00F6003C"/>
    <w:rsid w:val="00F60BC9"/>
    <w:rsid w:val="00F62A41"/>
    <w:rsid w:val="00F6432A"/>
    <w:rsid w:val="00F67F04"/>
    <w:rsid w:val="00F7055F"/>
    <w:rsid w:val="00F71118"/>
    <w:rsid w:val="00F724C6"/>
    <w:rsid w:val="00F7409B"/>
    <w:rsid w:val="00F7622D"/>
    <w:rsid w:val="00F80B2C"/>
    <w:rsid w:val="00F82B0D"/>
    <w:rsid w:val="00F840EB"/>
    <w:rsid w:val="00F8443A"/>
    <w:rsid w:val="00F845BC"/>
    <w:rsid w:val="00F84792"/>
    <w:rsid w:val="00F84A12"/>
    <w:rsid w:val="00F84A6A"/>
    <w:rsid w:val="00F8585E"/>
    <w:rsid w:val="00F9168D"/>
    <w:rsid w:val="00F937C4"/>
    <w:rsid w:val="00F93FB5"/>
    <w:rsid w:val="00F94E12"/>
    <w:rsid w:val="00F97713"/>
    <w:rsid w:val="00FA13A9"/>
    <w:rsid w:val="00FA2F7B"/>
    <w:rsid w:val="00FA383D"/>
    <w:rsid w:val="00FA416A"/>
    <w:rsid w:val="00FA487E"/>
    <w:rsid w:val="00FA6228"/>
    <w:rsid w:val="00FA66DB"/>
    <w:rsid w:val="00FA6F92"/>
    <w:rsid w:val="00FA72AA"/>
    <w:rsid w:val="00FB29BD"/>
    <w:rsid w:val="00FB3715"/>
    <w:rsid w:val="00FB503C"/>
    <w:rsid w:val="00FB75A2"/>
    <w:rsid w:val="00FC0C31"/>
    <w:rsid w:val="00FC0CAC"/>
    <w:rsid w:val="00FC2795"/>
    <w:rsid w:val="00FC567A"/>
    <w:rsid w:val="00FC7BE2"/>
    <w:rsid w:val="00FD0D8D"/>
    <w:rsid w:val="00FD2B5A"/>
    <w:rsid w:val="00FD3089"/>
    <w:rsid w:val="00FD442B"/>
    <w:rsid w:val="00FD48DB"/>
    <w:rsid w:val="00FD52AE"/>
    <w:rsid w:val="00FD6C25"/>
    <w:rsid w:val="00FE20F5"/>
    <w:rsid w:val="00FE3E1C"/>
    <w:rsid w:val="00FE6CDF"/>
    <w:rsid w:val="00FF5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BEABBF"/>
  <w15:docId w15:val="{8F727DB9-9037-44B3-9794-80E2328C6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92711E"/>
    <w:pPr>
      <w:ind w:left="720"/>
      <w:contextualSpacing/>
    </w:pPr>
  </w:style>
  <w:style w:type="paragraph" w:styleId="Bibliography">
    <w:name w:val="Bibliography"/>
    <w:basedOn w:val="Normal"/>
    <w:next w:val="Normal"/>
    <w:uiPriority w:val="37"/>
    <w:unhideWhenUsed/>
    <w:rsid w:val="00FC7BE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7</TotalTime>
  <Pages>4</Pages>
  <Words>615</Words>
  <Characters>351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
  <cp:lastModifiedBy>User</cp:lastModifiedBy>
  <cp:revision>44</cp:revision>
  <dcterms:created xsi:type="dcterms:W3CDTF">2021-07-03T17:13:00Z</dcterms:created>
  <dcterms:modified xsi:type="dcterms:W3CDTF">2026-05-0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sPUhj89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